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1610EF" w14:textId="2D458222" w:rsidR="006F7A27" w:rsidRDefault="00E742BC" w:rsidP="007B174C">
      <w:pPr>
        <w:pStyle w:val="a5"/>
        <w:ind w:firstLineChars="200" w:firstLine="643"/>
      </w:pPr>
      <w:bookmarkStart w:id="0" w:name="_Hlk175991446"/>
      <w:r w:rsidRPr="00B83CAE">
        <w:rPr>
          <w:rFonts w:hint="eastAsia"/>
        </w:rPr>
        <w:t>基于非对称风格迁移网络的遥感图像云雾去除方法</w:t>
      </w:r>
    </w:p>
    <w:p w14:paraId="3E383891" w14:textId="77777777" w:rsidR="00B973EB" w:rsidRDefault="00B973EB" w:rsidP="00B973EB">
      <w:pPr>
        <w:spacing w:line="440" w:lineRule="exact"/>
        <w:ind w:firstLineChars="150" w:firstLine="316"/>
        <w:jc w:val="center"/>
        <w:rPr>
          <w:rFonts w:ascii="宋体" w:hAnsi="宋体" w:hint="eastAsia"/>
          <w:color w:val="0000FF"/>
        </w:rPr>
      </w:pPr>
      <w:proofErr w:type="gramStart"/>
      <w:r w:rsidRPr="00FD7A77">
        <w:rPr>
          <w:rFonts w:ascii="宋体" w:hAnsi="宋体" w:hint="eastAsia"/>
          <w:b/>
        </w:rPr>
        <w:t>周肖桐</w:t>
      </w:r>
      <w:proofErr w:type="gramEnd"/>
      <w:r w:rsidRPr="00FD7A77">
        <w:rPr>
          <w:rFonts w:ascii="宋体" w:hAnsi="宋体" w:hint="eastAsia"/>
          <w:vertAlign w:val="superscript"/>
        </w:rPr>
        <w:t>①</w:t>
      </w:r>
      <w:r w:rsidRPr="00FD7A77">
        <w:rPr>
          <w:rFonts w:ascii="宋体" w:hAnsi="宋体" w:hint="eastAsia"/>
          <w:b/>
        </w:rPr>
        <w:t>，郑钰辉</w:t>
      </w:r>
      <w:r w:rsidRPr="00FD7A77">
        <w:rPr>
          <w:rFonts w:ascii="宋体" w:hAnsi="宋体" w:hint="eastAsia"/>
          <w:vertAlign w:val="superscript"/>
        </w:rPr>
        <w:t>①</w:t>
      </w:r>
    </w:p>
    <w:p w14:paraId="0DDEED91" w14:textId="77777777" w:rsidR="00B973EB" w:rsidRDefault="00B973EB" w:rsidP="00B973EB">
      <w:pPr>
        <w:widowControl w:val="0"/>
        <w:numPr>
          <w:ilvl w:val="0"/>
          <w:numId w:val="11"/>
        </w:numPr>
        <w:spacing w:line="440" w:lineRule="exact"/>
        <w:jc w:val="center"/>
        <w:rPr>
          <w:rFonts w:ascii="宋体" w:hAnsi="宋体" w:hint="eastAsia"/>
          <w:color w:val="0000FF"/>
        </w:rPr>
      </w:pPr>
      <w:r w:rsidRPr="00AA23D2">
        <w:rPr>
          <w:rFonts w:ascii="宋体" w:hAnsi="宋体" w:hint="eastAsia"/>
          <w:b/>
          <w:bCs/>
        </w:rPr>
        <w:t>南京信息工程大学、南京、210044</w:t>
      </w:r>
      <w:r>
        <w:rPr>
          <w:rFonts w:ascii="宋体" w:hAnsi="宋体" w:hint="eastAsia"/>
        </w:rPr>
        <w:t xml:space="preserve"> </w:t>
      </w:r>
    </w:p>
    <w:p w14:paraId="0DE8FCD5" w14:textId="77777777" w:rsidR="00B973EB" w:rsidRPr="00B973EB" w:rsidRDefault="00B973EB" w:rsidP="00B973EB">
      <w:pPr>
        <w:rPr>
          <w:rFonts w:hint="eastAsia"/>
        </w:rPr>
      </w:pPr>
    </w:p>
    <w:bookmarkEnd w:id="0"/>
    <w:p w14:paraId="4951C854" w14:textId="49D21C08" w:rsidR="00A00847" w:rsidRDefault="00A00847" w:rsidP="009E1CD2">
      <w:pPr>
        <w:rPr>
          <w:b/>
          <w:bCs/>
        </w:rPr>
      </w:pPr>
      <w:r w:rsidRPr="00A00847">
        <w:rPr>
          <w:rFonts w:hint="eastAsia"/>
          <w:b/>
          <w:bCs/>
        </w:rPr>
        <w:t>摘要</w:t>
      </w:r>
      <w:r w:rsidRPr="00A00847">
        <w:rPr>
          <w:rFonts w:hint="eastAsia"/>
          <w:b/>
          <w:bCs/>
        </w:rPr>
        <w:t>:</w:t>
      </w:r>
      <w:r w:rsidR="00157627" w:rsidRPr="00157627">
        <w:t xml:space="preserve"> </w:t>
      </w:r>
      <w:r w:rsidR="00157627" w:rsidRPr="00157627">
        <w:t>光学遥感图像在全球环境监测、自然资源管理和城市规划等领域具有重要作用。然而，云雾的存在严重影响了图像的质量和解译的准确性。本文提出了一种基于风格迁移的光学遥感图像云雾去除方法，这是首次将风格迁移技术应用于该领域。该方法通过深度学习模型在保留地物信息的前提下，有效去除云雾干扰，并显著提升了图像的清晰度和可用性。为了增强模型的训练效果，本文还开发了一种云雾生成算法，以生成多种类型的云雾数据用于模型训练。实验结果表明，本文提出的方法在</w:t>
      </w:r>
      <w:r w:rsidR="00157627" w:rsidRPr="00157627">
        <w:t>PSNR</w:t>
      </w:r>
      <w:r w:rsidR="00157627" w:rsidRPr="00157627">
        <w:t>和</w:t>
      </w:r>
      <w:r w:rsidR="00157627" w:rsidRPr="00157627">
        <w:t>SSIM</w:t>
      </w:r>
      <w:r w:rsidR="00157627" w:rsidRPr="00157627">
        <w:t>等指标上相较于现有方法具有优势，证明了</w:t>
      </w:r>
      <w:r w:rsidR="00BA6E55">
        <w:rPr>
          <w:rFonts w:hint="eastAsia"/>
        </w:rPr>
        <w:t>风格迁移</w:t>
      </w:r>
      <w:r w:rsidR="00157627" w:rsidRPr="00157627">
        <w:t>在实际遥感图像处理中的应用潜力。</w:t>
      </w:r>
    </w:p>
    <w:p w14:paraId="205B29B2" w14:textId="0E0816A3" w:rsidR="00A00847" w:rsidRDefault="00A00847" w:rsidP="009E1CD2">
      <w:pPr>
        <w:rPr>
          <w:b/>
          <w:bCs/>
        </w:rPr>
      </w:pPr>
      <w:r>
        <w:rPr>
          <w:rFonts w:hint="eastAsia"/>
          <w:b/>
          <w:bCs/>
        </w:rPr>
        <w:t>关键词：</w:t>
      </w:r>
      <w:r w:rsidR="00580E57" w:rsidRPr="00580E57">
        <w:t>光学遥感图像</w:t>
      </w:r>
      <w:r w:rsidR="00580E57">
        <w:rPr>
          <w:rFonts w:hint="eastAsia"/>
        </w:rPr>
        <w:t>、云雾去除、风格迁移、深度</w:t>
      </w:r>
      <w:r w:rsidR="00BE2DE6">
        <w:rPr>
          <w:rFonts w:hint="eastAsia"/>
        </w:rPr>
        <w:t>学习</w:t>
      </w:r>
    </w:p>
    <w:p w14:paraId="2018BDFB" w14:textId="199E8C8A" w:rsidR="00A00847" w:rsidRPr="007B174C" w:rsidRDefault="00A00847" w:rsidP="00587E94">
      <w:pPr>
        <w:pStyle w:val="1"/>
        <w:keepNext w:val="0"/>
        <w:keepLines w:val="0"/>
      </w:pPr>
      <w:r w:rsidRPr="007B174C">
        <w:t>引言</w:t>
      </w:r>
    </w:p>
    <w:p w14:paraId="3EDDDF3D" w14:textId="155E40CE" w:rsidR="00FC1DB9" w:rsidRDefault="00FC1DB9" w:rsidP="00C6140B">
      <w:pPr>
        <w:ind w:firstLineChars="200" w:firstLine="420"/>
      </w:pPr>
      <w:r>
        <w:rPr>
          <w:rFonts w:hint="eastAsia"/>
        </w:rPr>
        <w:t>光学遥感图像作为一种重要的地球观测手段，在全球环境监测、自然资源管理以及城市规划等多个领域中发挥着不可替代的作用。通过卫星或无人机等遥感平台获取地表的光谱和空间信息，光学遥感图像能够提供精确且丰富的地理数据支持，</w:t>
      </w:r>
      <w:r w:rsidR="00681C72">
        <w:rPr>
          <w:rFonts w:hint="eastAsia"/>
        </w:rPr>
        <w:t>从而降低</w:t>
      </w:r>
      <w:r>
        <w:rPr>
          <w:rFonts w:hint="eastAsia"/>
        </w:rPr>
        <w:t>农业、渔业、军事、资源普查、城市规划等实际应用领域</w:t>
      </w:r>
      <w:r w:rsidR="00681C72">
        <w:rPr>
          <w:rFonts w:hint="eastAsia"/>
        </w:rPr>
        <w:t>的成本</w:t>
      </w:r>
      <w:r>
        <w:rPr>
          <w:rFonts w:hint="eastAsia"/>
        </w:rPr>
        <w:t>。</w:t>
      </w:r>
    </w:p>
    <w:p w14:paraId="3B4FB263" w14:textId="45AA7A7B" w:rsidR="00A346EC" w:rsidRPr="00A71D9C" w:rsidRDefault="00FC1DB9" w:rsidP="00A71D9C">
      <w:pPr>
        <w:ind w:firstLineChars="200" w:firstLine="420"/>
      </w:pPr>
      <w:r>
        <w:rPr>
          <w:rFonts w:hint="eastAsia"/>
        </w:rPr>
        <w:t>然而，尽管光学遥感图像具有多种优势，其在实际应用中常常面临大气环境因素的干扰，特别是云雾的遮挡问题尤为突出。</w:t>
      </w:r>
      <w:r w:rsidR="002B7493">
        <w:rPr>
          <w:rFonts w:hint="eastAsia"/>
        </w:rPr>
        <w:t>根据国际卫星云气候学计划（</w:t>
      </w:r>
      <w:r w:rsidR="002B7493">
        <w:rPr>
          <w:rFonts w:hint="eastAsia"/>
        </w:rPr>
        <w:t>ISCCP</w:t>
      </w:r>
      <w:r w:rsidR="002B7493">
        <w:rPr>
          <w:rFonts w:hint="eastAsia"/>
        </w:rPr>
        <w:t>）发布的研究数据，地球表面每年平均有超过</w:t>
      </w:r>
      <w:r w:rsidR="002B7493">
        <w:rPr>
          <w:rFonts w:hint="eastAsia"/>
        </w:rPr>
        <w:t>60%</w:t>
      </w:r>
      <w:r w:rsidR="002B7493">
        <w:rPr>
          <w:rFonts w:hint="eastAsia"/>
        </w:rPr>
        <w:t>的区域被云层覆盖</w:t>
      </w:r>
      <w:r w:rsidR="002B7493">
        <w:fldChar w:fldCharType="begin"/>
      </w:r>
      <w:r w:rsidR="00C93B2C">
        <w:instrText xml:space="preserve"> ADDIN ZOTERO_ITEM CSL_CITATION {"citationID":"RuEpUQog","properties":{"formattedCitation":"\\super [1]\\nosupersub{}","plainCitation":"[1]","noteIndex":0},"citationItems":[{"id":5750,"uris":["http://zotero.org/users/11229993/items/F4J58LNE"],"itemData":{"id":5750,"type":"article-journal","abstract":"We continue reconstructing Earth's radiation budget from global observations in as much detail as possible to allow diagnosis of the effects of cloud (and surface and other atmospheric constituents) variations on it. This new study was undertaken to reduce the most noticeable systematic errors in our previous results (flux data set calculated mainly using International Satellite Cloud Climatology Project–C1 input data (ISCCP-FC)) by exploiting the availability of a more advanced NASA Goddard Institute for Space Studies (GISS) radiative transfer model and improved ISCCP cloud climatology and ancillary data sets. The most important changes are the introduction of a better treatment of ice clouds, revision of the aerosol climatology, accounting for diurnal variations of surface skin/air temperatures and the cloud-radiative effects on them, revision of the water vapor profiles used, and refinement of the land surface albedos and emissivities. We also extend our previous flux results, limited to the top of atmosphere (TOA) and surface (SRF), to also include three levels within the atmosphere, forming one integrated vertical atmospheric flux profile from SRF to TOA, inclusive, by combining a new climatology of cloud vertical structure with the ISCCP cloud product. Using the new radiative transfer model and new input data sets, we have produced an 18-year at 3-hour time steps, global at 280-km intervals, radiative flux profile data set (called ISCCP-FD) that provides full- and clear-sky, shortwave and longwave, upwelling and downwelling fluxes at five levels (SRF, 680 mbar, 440 mbar, 100 mbar, and TOA). Evaluation is still only possible for TOA and SRF fluxes: Comparisons of monthly, regional mean values from FD with Earth Radiation Budget Experiment, Clouds and the Earth's Radiant Energy System and Baseline Surface Radiation Network values suggest that we have been able to reduce the overall uncertainties from 10–15 to 5–10 W/m2 at TOA and from 20–25 to 10–15 W/m2 at SRF. Annual mean pressure-latitude cross sections of the cloud effects on atmospheric net radiative fluxes show that clouds shift the longwave cooling downward in the Intertropical Convergence Zone, acting to stabilize the tropical atmosphere while increasing the horizontal heating gradient forcing the Hadley circulation, and shift the longwave cooling upward in the midlatitude storm zones, acting to destabilize the baroclinic zones while decreasing the horizontal heating gradient there.","container-title":"Journal of Geophysical Research: Atmospheres","DOI":"10.1029/2003JD004457","ISSN":"2156-2202","issue":"D19","language":"en","license":"Copyright 2004 by the American Geophysical Union.","note":"_eprint: https://onlinelibrary.wiley.com/doi/pdf/10.1029/2003JD004457","source":"Wiley Online Library","title":"Calculation of radiative fluxes from the surface to top of atmosphere based on ISCCP and other global data sets: Refinements of the radiative transfer model and the input data","title-short":"Calculation of radiative fluxes from the surface to top of atmosphere based on ISCCP and other global data sets","URL":"https://onlinelibrary.wiley.com/doi/abs/10.1029/2003JD004457","volume":"109","author":[{"family":"Zhang","given":"Yuanchong"},{"family":"Rossow","given":"William B."},{"family":"Lacis","given":"Andrew A."},{"family":"Oinas","given":"Valdar"},{"family":"Mishchenko","given":"Michael I."}],"accessed":{"date-parts":[["2024",8,27]]},"issued":{"date-parts":[["2004"]]},"citation-key":"zhangCalculationRadiativeFluxes2004"}}],"schema":"https://github.com/citation-style-language/schema/raw/master/csl-citation.json"} </w:instrText>
      </w:r>
      <w:r w:rsidR="002B7493">
        <w:fldChar w:fldCharType="separate"/>
      </w:r>
      <w:r w:rsidR="002B7493" w:rsidRPr="002B7493">
        <w:rPr>
          <w:rFonts w:cs="Times New Roman"/>
          <w:kern w:val="0"/>
          <w:szCs w:val="24"/>
          <w:vertAlign w:val="superscript"/>
        </w:rPr>
        <w:t>[1]</w:t>
      </w:r>
      <w:r w:rsidR="002B7493">
        <w:fldChar w:fldCharType="end"/>
      </w:r>
      <w:r w:rsidR="00A66EEC">
        <w:rPr>
          <w:rFonts w:hint="eastAsia"/>
        </w:rPr>
        <w:t>。</w:t>
      </w:r>
      <w:r>
        <w:rPr>
          <w:rFonts w:hint="eastAsia"/>
        </w:rPr>
        <w:t>云雾不仅会遮挡地表的真实信息，还会对图像的整体质量产生显著的负面影响。云雾的存在会导致光学遥感图像中地物的边界模糊、纹理丢失，甚至完全覆盖地表目标，导致这些信息无法被正确解读。这种干扰在云量密集的地区和季节尤为明显，使得原本有价值的遥感数据在解译过程中变得不可靠，极大地限制了光学遥感图像的实际应用效果。</w:t>
      </w:r>
    </w:p>
    <w:p w14:paraId="6FD07A17" w14:textId="68FD2710" w:rsidR="00FC1DB9" w:rsidRDefault="00A346EC" w:rsidP="000F16B6">
      <w:pPr>
        <w:ind w:firstLineChars="200" w:firstLine="420"/>
      </w:pPr>
      <w:r>
        <w:rPr>
          <w:rFonts w:hint="eastAsia"/>
        </w:rPr>
        <w:t>光学</w:t>
      </w:r>
      <w:r w:rsidR="00D47A86">
        <w:rPr>
          <w:rFonts w:hint="eastAsia"/>
        </w:rPr>
        <w:t>遥感</w:t>
      </w:r>
      <w:r>
        <w:rPr>
          <w:rFonts w:hint="eastAsia"/>
        </w:rPr>
        <w:t>图像</w:t>
      </w:r>
      <w:r w:rsidR="00D47A86">
        <w:rPr>
          <w:rFonts w:hint="eastAsia"/>
        </w:rPr>
        <w:t>中存在</w:t>
      </w:r>
      <w:r w:rsidR="00D07767">
        <w:rPr>
          <w:rFonts w:hint="eastAsia"/>
        </w:rPr>
        <w:t>的</w:t>
      </w:r>
      <w:r w:rsidR="00D47A86">
        <w:rPr>
          <w:rFonts w:hint="eastAsia"/>
        </w:rPr>
        <w:t>云雾</w:t>
      </w:r>
      <w:r w:rsidR="00D07767">
        <w:rPr>
          <w:rFonts w:hint="eastAsia"/>
        </w:rPr>
        <w:t>可以分为三类</w:t>
      </w:r>
      <w:r w:rsidR="00D47A86">
        <w:rPr>
          <w:rFonts w:hint="eastAsia"/>
        </w:rPr>
        <w:t>，即薄云、</w:t>
      </w:r>
      <w:proofErr w:type="gramStart"/>
      <w:r w:rsidR="00D47A86">
        <w:rPr>
          <w:rFonts w:hint="eastAsia"/>
        </w:rPr>
        <w:t>厚云与</w:t>
      </w:r>
      <w:proofErr w:type="gramEnd"/>
      <w:r w:rsidR="00D47A86">
        <w:rPr>
          <w:rFonts w:hint="eastAsia"/>
        </w:rPr>
        <w:t>云影</w:t>
      </w:r>
      <w:r w:rsidR="00D47A86">
        <w:rPr>
          <w:rFonts w:hint="eastAsia"/>
        </w:rPr>
        <w:fldChar w:fldCharType="begin"/>
      </w:r>
      <w:r w:rsidR="00C93B2C">
        <w:instrText xml:space="preserve"> ADDIN ZOTERO_ITEM CSL_CITATION {"citationID":"ZRt0M8Pn","properties":{"formattedCitation":"\\super [2]\\nosupersub{}","plainCitation":"[2]","noteIndex":0},"citationItems":[{"id":5730,"uris":["http://zotero.org/users/11229993/items/TQUYAPCC"],"itemData":{"id":5730,"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rsidR="00D47A86">
        <w:rPr>
          <w:rFonts w:hint="eastAsia"/>
        </w:rPr>
        <w:fldChar w:fldCharType="separate"/>
      </w:r>
      <w:r w:rsidR="002B7493" w:rsidRPr="002B7493">
        <w:rPr>
          <w:rFonts w:ascii="宋体" w:hAnsi="宋体" w:cs="Times New Roman"/>
          <w:kern w:val="0"/>
          <w:szCs w:val="24"/>
          <w:vertAlign w:val="superscript"/>
        </w:rPr>
        <w:t>[2]</w:t>
      </w:r>
      <w:r w:rsidR="00D47A86">
        <w:rPr>
          <w:rFonts w:hint="eastAsia"/>
        </w:rPr>
        <w:fldChar w:fldCharType="end"/>
      </w:r>
      <w:r w:rsidR="00D47A86">
        <w:rPr>
          <w:rFonts w:hint="eastAsia"/>
        </w:rPr>
        <w:t>。</w:t>
      </w:r>
      <w:r w:rsidR="00D07767" w:rsidRPr="00D07767">
        <w:rPr>
          <w:rFonts w:hint="eastAsia"/>
        </w:rPr>
        <w:t>薄云具有较高的透光性，使得部分地表信息仍然能够通过云层被感知。然而，尽管薄云并未完全遮挡地表目标，其存在仍然会导致图像对比度的降低和细节信息的模糊，从而影响遥感影像的质量和后续分析的准确性。</w:t>
      </w:r>
      <w:proofErr w:type="gramStart"/>
      <w:r w:rsidR="00A40111" w:rsidRPr="00A40111">
        <w:rPr>
          <w:rFonts w:hint="eastAsia"/>
        </w:rPr>
        <w:t>厚云</w:t>
      </w:r>
      <w:r w:rsidR="00A40111">
        <w:rPr>
          <w:rFonts w:hint="eastAsia"/>
        </w:rPr>
        <w:t>则</w:t>
      </w:r>
      <w:proofErr w:type="gramEnd"/>
      <w:r w:rsidR="00A40111" w:rsidRPr="00A40111">
        <w:rPr>
          <w:rFonts w:hint="eastAsia"/>
        </w:rPr>
        <w:t>完全遮挡地表信息，导致这些被覆盖的区域丧失了可用的地理和光谱数据。这使得从单幅图像中</w:t>
      </w:r>
      <w:proofErr w:type="gramStart"/>
      <w:r w:rsidR="00A40111" w:rsidRPr="00A40111">
        <w:rPr>
          <w:rFonts w:hint="eastAsia"/>
        </w:rPr>
        <w:t>去除厚云成为</w:t>
      </w:r>
      <w:proofErr w:type="gramEnd"/>
      <w:r w:rsidR="00A40111" w:rsidRPr="00A40111">
        <w:rPr>
          <w:rFonts w:hint="eastAsia"/>
        </w:rPr>
        <w:t>一个具有局限性的问题</w:t>
      </w:r>
      <w:r w:rsidR="00AE25C7">
        <w:rPr>
          <w:rFonts w:hint="eastAsia"/>
        </w:rPr>
        <w:t>，从而导致</w:t>
      </w:r>
      <w:r w:rsidR="00A40111" w:rsidRPr="00A40111">
        <w:rPr>
          <w:rFonts w:hint="eastAsia"/>
        </w:rPr>
        <w:t>厚云下的信息无法通过单一时相的图像恢复，解决这一问题通常需要多时相数据的支持。通过结合不同时间点拍摄的影像，能够在</w:t>
      </w:r>
      <w:proofErr w:type="gramStart"/>
      <w:r w:rsidR="00A40111" w:rsidRPr="00A40111">
        <w:rPr>
          <w:rFonts w:hint="eastAsia"/>
        </w:rPr>
        <w:t>某些时</w:t>
      </w:r>
      <w:proofErr w:type="gramEnd"/>
      <w:r w:rsidR="00A40111" w:rsidRPr="00A40111">
        <w:rPr>
          <w:rFonts w:hint="eastAsia"/>
        </w:rPr>
        <w:t>相下</w:t>
      </w:r>
      <w:proofErr w:type="gramStart"/>
      <w:r w:rsidR="00A40111" w:rsidRPr="00A40111">
        <w:rPr>
          <w:rFonts w:hint="eastAsia"/>
        </w:rPr>
        <w:t>未被厚云覆盖</w:t>
      </w:r>
      <w:proofErr w:type="gramEnd"/>
      <w:r w:rsidR="00A40111" w:rsidRPr="00A40111">
        <w:rPr>
          <w:rFonts w:hint="eastAsia"/>
        </w:rPr>
        <w:t>的区域恢复地表信息，进而实现对</w:t>
      </w:r>
      <w:proofErr w:type="gramStart"/>
      <w:r w:rsidR="00A40111" w:rsidRPr="00A40111">
        <w:rPr>
          <w:rFonts w:hint="eastAsia"/>
        </w:rPr>
        <w:t>厚云区域</w:t>
      </w:r>
      <w:proofErr w:type="gramEnd"/>
      <w:r w:rsidR="00A40111" w:rsidRPr="00A40111">
        <w:rPr>
          <w:rFonts w:hint="eastAsia"/>
        </w:rPr>
        <w:t>的重建和还原。因此，</w:t>
      </w:r>
      <w:proofErr w:type="gramStart"/>
      <w:r w:rsidR="00A40111" w:rsidRPr="00A40111">
        <w:rPr>
          <w:rFonts w:hint="eastAsia"/>
        </w:rPr>
        <w:t>厚云的</w:t>
      </w:r>
      <w:proofErr w:type="gramEnd"/>
      <w:r w:rsidR="00A40111" w:rsidRPr="00A40111">
        <w:rPr>
          <w:rFonts w:hint="eastAsia"/>
        </w:rPr>
        <w:t>去除往往依赖于多</w:t>
      </w:r>
      <w:proofErr w:type="gramStart"/>
      <w:r w:rsidR="00A40111" w:rsidRPr="00A40111">
        <w:rPr>
          <w:rFonts w:hint="eastAsia"/>
        </w:rPr>
        <w:t>源数据</w:t>
      </w:r>
      <w:proofErr w:type="gramEnd"/>
      <w:r w:rsidR="00A40111" w:rsidRPr="00A40111">
        <w:rPr>
          <w:rFonts w:hint="eastAsia"/>
        </w:rPr>
        <w:t>的融合，而不仅仅是对单幅影像的处理。</w:t>
      </w:r>
      <w:r w:rsidR="00AE25C7" w:rsidRPr="00AE25C7">
        <w:rPr>
          <w:rFonts w:hint="eastAsia"/>
        </w:rPr>
        <w:t>云影是在云层遮挡阳光时，投射到地表的阴影区域。与云雾不同，云</w:t>
      </w:r>
      <w:proofErr w:type="gramStart"/>
      <w:r w:rsidR="00AE25C7" w:rsidRPr="00AE25C7">
        <w:rPr>
          <w:rFonts w:hint="eastAsia"/>
        </w:rPr>
        <w:t>影并不</w:t>
      </w:r>
      <w:proofErr w:type="gramEnd"/>
      <w:r w:rsidR="00AE25C7" w:rsidRPr="00AE25C7">
        <w:rPr>
          <w:rFonts w:hint="eastAsia"/>
        </w:rPr>
        <w:t>会直接遮挡地表信息，而是通过减少地表的光照，使得该区域的光谱反射率显著降低。这种现象会导致地物的光谱特征发生改变，使得地物在影像中的表现与实际情况有所偏离。特别是在多光谱或高光谱遥感数据中，</w:t>
      </w:r>
      <w:proofErr w:type="gramStart"/>
      <w:r w:rsidR="00AE25C7" w:rsidRPr="00AE25C7">
        <w:rPr>
          <w:rFonts w:hint="eastAsia"/>
        </w:rPr>
        <w:t>云影会干扰</w:t>
      </w:r>
      <w:proofErr w:type="gramEnd"/>
      <w:r w:rsidR="00AE25C7" w:rsidRPr="00AE25C7">
        <w:rPr>
          <w:rFonts w:hint="eastAsia"/>
        </w:rPr>
        <w:t>不同波段的反射特性，从而影响图像的分类和解译精度。</w:t>
      </w:r>
    </w:p>
    <w:p w14:paraId="7F00BB9A" w14:textId="2BF86DE7" w:rsidR="00C82EBF" w:rsidRDefault="00FC1DB9" w:rsidP="00C25F44">
      <w:pPr>
        <w:ind w:firstLineChars="200" w:firstLine="420"/>
      </w:pPr>
      <w:r>
        <w:rPr>
          <w:rFonts w:hint="eastAsia"/>
        </w:rPr>
        <w:t>近年来，随着深度学习技术的快速发展，人工智能在图像处理领域展现出了强大的能力。在图像风格迁移</w:t>
      </w:r>
      <w:r w:rsidR="00A9129C">
        <w:rPr>
          <w:rFonts w:hint="eastAsia"/>
        </w:rPr>
        <w:t>（</w:t>
      </w:r>
      <w:r w:rsidR="00A9129C">
        <w:rPr>
          <w:rFonts w:hint="eastAsia"/>
        </w:rPr>
        <w:t>Style Transfer</w:t>
      </w:r>
      <w:r w:rsidR="00A9129C">
        <w:rPr>
          <w:rFonts w:hint="eastAsia"/>
        </w:rPr>
        <w:t>）</w:t>
      </w:r>
      <w:r>
        <w:rPr>
          <w:rFonts w:hint="eastAsia"/>
        </w:rPr>
        <w:t>方面，深度学习模型能够在</w:t>
      </w:r>
      <w:proofErr w:type="gramStart"/>
      <w:r>
        <w:rPr>
          <w:rFonts w:hint="eastAsia"/>
        </w:rPr>
        <w:t>保留</w:t>
      </w:r>
      <w:r w:rsidR="00154E16">
        <w:rPr>
          <w:rFonts w:hint="eastAsia"/>
        </w:rPr>
        <w:t>源域</w:t>
      </w:r>
      <w:r>
        <w:rPr>
          <w:rFonts w:hint="eastAsia"/>
        </w:rPr>
        <w:t>图像</w:t>
      </w:r>
      <w:proofErr w:type="gramEnd"/>
      <w:r>
        <w:rPr>
          <w:rFonts w:hint="eastAsia"/>
        </w:rPr>
        <w:t>原有</w:t>
      </w:r>
      <w:r w:rsidR="00154E16">
        <w:rPr>
          <w:rFonts w:hint="eastAsia"/>
        </w:rPr>
        <w:t>内容</w:t>
      </w:r>
      <w:r>
        <w:rPr>
          <w:rFonts w:hint="eastAsia"/>
        </w:rPr>
        <w:t>的同时，实现特定目标的去除和增强。因此，风格迁移技术在遥感图像的云雾去除中，展现出了巨大</w:t>
      </w:r>
      <w:r>
        <w:rPr>
          <w:rFonts w:hint="eastAsia"/>
        </w:rPr>
        <w:lastRenderedPageBreak/>
        <w:t>的潜力。风格迁移不仅能够有效保持原始图像的</w:t>
      </w:r>
      <w:r w:rsidR="00D17D65">
        <w:rPr>
          <w:rFonts w:hint="eastAsia"/>
        </w:rPr>
        <w:t>内容与</w:t>
      </w:r>
      <w:r>
        <w:rPr>
          <w:rFonts w:hint="eastAsia"/>
        </w:rPr>
        <w:t>结构信息，还能够通过学习无云雾图像的风格特征，将受云雾影响的图像转换为清晰、无干扰的图像，从而提升图像的可用性和解译的准确性</w:t>
      </w:r>
      <w:r w:rsidR="00A24583">
        <w:rPr>
          <w:rFonts w:hint="eastAsia"/>
        </w:rPr>
        <w:t>，最终达到去除光学遥感图像中云雾的效果。</w:t>
      </w:r>
      <w:r w:rsidR="00C82EBF">
        <w:rPr>
          <w:rFonts w:hint="eastAsia"/>
        </w:rPr>
        <w:t>然而，将风格迁移应用于光学遥感图像的云雾去除领域仍然是一个新兴的研究方向。</w:t>
      </w:r>
      <w:r w:rsidR="00C25F44">
        <w:rPr>
          <w:rFonts w:hint="eastAsia"/>
        </w:rPr>
        <w:t>据本文所知，</w:t>
      </w:r>
      <w:r w:rsidR="00C82EBF">
        <w:rPr>
          <w:rFonts w:hint="eastAsia"/>
        </w:rPr>
        <w:t>在现有研究中，尚未有将风格迁移技术应用于此类问题的成果。</w:t>
      </w:r>
    </w:p>
    <w:p w14:paraId="6785EDEA" w14:textId="066B13D6" w:rsidR="00006B07" w:rsidRDefault="00C82EBF" w:rsidP="00C82EBF">
      <w:pPr>
        <w:ind w:firstLineChars="200" w:firstLine="420"/>
      </w:pPr>
      <w:r>
        <w:rPr>
          <w:rFonts w:hint="eastAsia"/>
        </w:rPr>
        <w:t>本文首次提出了一种基于风格迁移的光学遥感图像云雾去除方法。该方法通过深度学习模型的训练，使得原本受云雾影响的遥感图像在</w:t>
      </w:r>
      <w:r w:rsidR="009539BF">
        <w:rPr>
          <w:rFonts w:hint="eastAsia"/>
        </w:rPr>
        <w:t>较小损失</w:t>
      </w:r>
      <w:r>
        <w:rPr>
          <w:rFonts w:hint="eastAsia"/>
        </w:rPr>
        <w:t>地物信息的前提下，显著提升了图像的清晰度和可用性。风格迁移技术能够有效保持原始图像的内容和结构信息，同时通过学习无云雾图像的风格特征，将受云雾影响的图像转换为清晰、无干扰的图像，从而提高图像解译的准确性和可靠性。我们希望通过这一创新方法，为遥感图像的后续分析与应用提供更加可靠的数据支持，进一步推动光学遥感技术在实际场景中的广泛应用。</w:t>
      </w:r>
    </w:p>
    <w:p w14:paraId="618C1401" w14:textId="67127368" w:rsidR="000C254C" w:rsidRPr="00322762" w:rsidRDefault="000C254C" w:rsidP="00322762">
      <w:pPr>
        <w:ind w:firstLineChars="200" w:firstLine="420"/>
      </w:pPr>
      <w:r>
        <w:rPr>
          <w:rFonts w:hint="eastAsia"/>
        </w:rPr>
        <w:t>为了获取高质量的训练数据，以支持和增强云雾去除算法的性能，本文</w:t>
      </w:r>
      <w:r w:rsidR="002B0858">
        <w:rPr>
          <w:rFonts w:hint="eastAsia"/>
        </w:rPr>
        <w:t>还改进并</w:t>
      </w:r>
      <w:r>
        <w:rPr>
          <w:rFonts w:hint="eastAsia"/>
        </w:rPr>
        <w:t>开发</w:t>
      </w:r>
      <w:r w:rsidR="002B0858">
        <w:rPr>
          <w:rFonts w:hint="eastAsia"/>
        </w:rPr>
        <w:t>了</w:t>
      </w:r>
      <w:r w:rsidR="0018513B">
        <w:rPr>
          <w:rFonts w:hint="eastAsia"/>
        </w:rPr>
        <w:t>了一种</w:t>
      </w:r>
      <w:r w:rsidR="00AA1614">
        <w:rPr>
          <w:rFonts w:hint="eastAsia"/>
        </w:rPr>
        <w:t>新型</w:t>
      </w:r>
      <w:r>
        <w:rPr>
          <w:rFonts w:hint="eastAsia"/>
        </w:rPr>
        <w:t>云雾生成算法。云雾去除任务</w:t>
      </w:r>
      <w:r w:rsidR="0008780A">
        <w:rPr>
          <w:rFonts w:hint="eastAsia"/>
        </w:rPr>
        <w:t>的评估</w:t>
      </w:r>
      <w:r>
        <w:rPr>
          <w:rFonts w:hint="eastAsia"/>
        </w:rPr>
        <w:t>通常依赖于大规模的标注数据集，这些数据</w:t>
      </w:r>
      <w:proofErr w:type="gramStart"/>
      <w:r>
        <w:rPr>
          <w:rFonts w:hint="eastAsia"/>
        </w:rPr>
        <w:t>集需要</w:t>
      </w:r>
      <w:proofErr w:type="gramEnd"/>
      <w:r>
        <w:rPr>
          <w:rFonts w:hint="eastAsia"/>
        </w:rPr>
        <w:t>包含多种类型的云雾干扰以及相应的无云雾图像。然而，在实际场景中，</w:t>
      </w:r>
      <w:r w:rsidR="00322762">
        <w:rPr>
          <w:rFonts w:hint="eastAsia"/>
        </w:rPr>
        <w:t>使用卫星或无人机</w:t>
      </w:r>
      <w:r>
        <w:rPr>
          <w:rFonts w:hint="eastAsia"/>
        </w:rPr>
        <w:t>获取足够多的真实云雾和对应的无云雾配对</w:t>
      </w:r>
      <w:r w:rsidR="00322762">
        <w:rPr>
          <w:rFonts w:hint="eastAsia"/>
        </w:rPr>
        <w:t>的光学遥感图像</w:t>
      </w:r>
      <w:r>
        <w:rPr>
          <w:rFonts w:hint="eastAsia"/>
        </w:rPr>
        <w:t>往往</w:t>
      </w:r>
      <w:r w:rsidR="00322762">
        <w:rPr>
          <w:rFonts w:hint="eastAsia"/>
        </w:rPr>
        <w:t>较为</w:t>
      </w:r>
      <w:r>
        <w:rPr>
          <w:rFonts w:hint="eastAsia"/>
        </w:rPr>
        <w:t>困难，这限制了深度学习模型的训练效果和泛化能力。</w:t>
      </w:r>
    </w:p>
    <w:p w14:paraId="4C05EB16" w14:textId="051EF338" w:rsidR="000C254C" w:rsidRPr="00D77C9E" w:rsidRDefault="000C254C" w:rsidP="00D77C9E">
      <w:pPr>
        <w:ind w:firstLineChars="200" w:firstLine="420"/>
      </w:pPr>
      <w:r>
        <w:rPr>
          <w:rFonts w:hint="eastAsia"/>
        </w:rPr>
        <w:t>通过开发一个云雾生成算法，可以从清晰的遥感图像中生成带有云雾干扰的图像，创建大规模、可控的训练数据集。该算法能够模拟不同类型的云雾，包括薄云和厚云，甚至云影的生成，从而覆盖各种可能出现的云雾场景。这种方法不仅解决了训练数据不足的问题，还允许研究人员根据不同的实验需求调整云雾的特性，从而更有针对性地训练云雾去除模型。</w:t>
      </w:r>
    </w:p>
    <w:p w14:paraId="2EFB5621" w14:textId="1A187998" w:rsidR="000C254C" w:rsidRDefault="000C254C" w:rsidP="000C254C">
      <w:pPr>
        <w:ind w:firstLineChars="200" w:firstLine="420"/>
      </w:pPr>
      <w:r>
        <w:rPr>
          <w:rFonts w:hint="eastAsia"/>
        </w:rPr>
        <w:t>此外，生成的云雾数据还能帮助模型学会识别和去除特定类型的云雾干扰，从而提升模型的鲁棒性和适应性。总体而言，云雾生成算法的开发为提升云雾去除技术提供了重要的数据支持，并为进一步研究和实际应用奠定了基础。</w:t>
      </w:r>
    </w:p>
    <w:p w14:paraId="0F483A02" w14:textId="5A32800C" w:rsidR="00D765A7" w:rsidRDefault="00D765A7" w:rsidP="000C254C">
      <w:pPr>
        <w:ind w:firstLineChars="200" w:firstLine="420"/>
      </w:pPr>
      <w:r>
        <w:rPr>
          <w:rFonts w:hint="eastAsia"/>
        </w:rPr>
        <w:t>总体而言，本文基于风格迁移的</w:t>
      </w:r>
      <w:r w:rsidR="00C66769">
        <w:rPr>
          <w:rFonts w:hint="eastAsia"/>
        </w:rPr>
        <w:t>云雾去除网络</w:t>
      </w:r>
      <w:r>
        <w:rPr>
          <w:rFonts w:hint="eastAsia"/>
        </w:rPr>
        <w:t>具有较优的性能，</w:t>
      </w:r>
      <w:r w:rsidR="008E3261">
        <w:rPr>
          <w:rFonts w:hint="eastAsia"/>
        </w:rPr>
        <w:t>本文使用</w:t>
      </w:r>
      <w:r w:rsidR="008E3261">
        <w:rPr>
          <w:rFonts w:hint="eastAsia"/>
        </w:rPr>
        <w:t>RSSCN7</w:t>
      </w:r>
      <w:r w:rsidR="009F2647">
        <w:rPr>
          <w:rFonts w:hint="eastAsia"/>
        </w:rPr>
        <w:fldChar w:fldCharType="begin"/>
      </w:r>
      <w:r w:rsidR="00C93B2C">
        <w:instrText xml:space="preserve"> ADDIN ZOTERO_ITEM CSL_CITATION {"citationID":"iNOMpJ1C","properties":{"formattedCitation":"\\super [3]\\nosupersub{}","plainCitation":"[3]","noteIndex":0},"citationItems":[{"id":5719,"uris":["http://zotero.org/users/11229993/items/QA734C9Y"],"itemData":{"id":5719,"type":"article-journal","abstract":"With the popular use of high-resolution satellite images, more and more research efforts have been placed on remote sensing scene classiﬁcation/recognition. In scene classiﬁcation, effective feature selection can signiﬁcantly boost the ﬁnal performance. In this letter, a novel deep-learning-based featureselection method is proposed, which formulates the featureselection problem as a feature reconstruction problem. Note that the popular deep-learning technique, i.e., the deep belief network (DBN), achieves feature abstraction by minimizing the reconstruction error over the whole feature set, and features with smaller reconstruction errors would hold more feature intrinsics for image representation. Therefore, the proposed method selects features that are more reconstructible as the discriminative features. Speciﬁcally, an iterative algorithm is developed to adapt the DBN to produce the inquired reconstruction weights. In the experiments, 2800 remote sensing scene images of seven categories are collected for performance evaluation. Experimental results demonstrate the effectiveness of the proposed method.","container-title":"IEEE Geoscience and Remote Sensing Letters","DOI":"10.1109/LGRS.2015.2475299","ISSN":"1545-598X, 1558-0571","issue":"11","journalAbbreviation":"IEEE Geosci. Remote Sensing Lett.","language":"en","license":"https://ieeexplore.ieee.org/Xplorehelp/downloads/license-information/IEEE.html","page":"2321-2325","source":"DOI.org (Crossref)","title":"Deep Learning Based Feature Selection for Remote Sensing Scene Classification","volume":"12","author":[{"family":"Zou","given":"Qin"},{"family":"Ni","given":"Lihao"},{"family":"Zhang","given":"Tong"},{"family":"Wang","given":"Qian"}],"issued":{"date-parts":[["2015",11]]},"citation-key":"zouDeepLearningBased2015"}}],"schema":"https://github.com/citation-style-language/schema/raw/master/csl-citation.json"} </w:instrText>
      </w:r>
      <w:r w:rsidR="009F2647">
        <w:rPr>
          <w:rFonts w:hint="eastAsia"/>
        </w:rPr>
        <w:fldChar w:fldCharType="separate"/>
      </w:r>
      <w:r w:rsidR="002B7493" w:rsidRPr="002B7493">
        <w:rPr>
          <w:rFonts w:ascii="宋体" w:hAnsi="宋体" w:cs="Times New Roman"/>
          <w:kern w:val="0"/>
          <w:szCs w:val="24"/>
          <w:vertAlign w:val="superscript"/>
        </w:rPr>
        <w:t>[3]</w:t>
      </w:r>
      <w:r w:rsidR="009F2647">
        <w:rPr>
          <w:rFonts w:hint="eastAsia"/>
        </w:rPr>
        <w:fldChar w:fldCharType="end"/>
      </w:r>
      <w:r w:rsidR="008E3261">
        <w:rPr>
          <w:rFonts w:hint="eastAsia"/>
        </w:rPr>
        <w:t>数据集作为基础生成对应的云雾数据</w:t>
      </w:r>
      <w:r w:rsidR="008E3261">
        <w:rPr>
          <w:rFonts w:hint="eastAsia"/>
        </w:rPr>
        <w:t>RS7Cloud</w:t>
      </w:r>
      <w:r w:rsidR="008E3261">
        <w:rPr>
          <w:rFonts w:hint="eastAsia"/>
        </w:rPr>
        <w:t>，并在该数据集上进行训练</w:t>
      </w:r>
      <w:r w:rsidR="009F2647">
        <w:rPr>
          <w:rFonts w:hint="eastAsia"/>
        </w:rPr>
        <w:t>。训练完毕后使用</w:t>
      </w:r>
      <w:r w:rsidR="008E3261">
        <w:rPr>
          <w:rFonts w:hint="eastAsia"/>
        </w:rPr>
        <w:t>RICE</w:t>
      </w:r>
      <w:r w:rsidR="00552B77">
        <w:rPr>
          <w:rFonts w:hint="eastAsia"/>
        </w:rPr>
        <w:fldChar w:fldCharType="begin"/>
      </w:r>
      <w:r w:rsidR="00C93B2C">
        <w:instrText xml:space="preserve"> ADDIN ZOTERO_ITEM CSL_CITATION {"citationID":"g5pPmcrC","properties":{"formattedCitation":"\\super [4]\\nosupersub{}","plainCitation":"[4]","noteIndex":0},"citationItems":[{"id":5751,"uris":["http://zotero.org/users/11229993/items/AJPUNWVJ"],"itemData":{"id":5751,"type":"article","abstract":"Cloud-based overlays are often present in optical remote sensing images, thus limiting the application of acquired data. Removing clouds is an indispensable pre-processing step in remote sensing image analysis. Deep learning has achieved great success in the field of remote sensing in recent years, including scene classification and change detection. However, deep learning is rarely applied in remote sensing image removal clouds. The reason is the lack of data sets for training neural networks. In order to solve this problem, this paper first proposed the Remote sensing Image Cloud rEmoving dataset (RICE). The proposed dataset consists of two parts: RICE1 contains 500 pairs of images, each pair has images with cloud and cloudless size of 512*512; RICE2 contains 450 sets of images, each set contains three 512*512 size images. , respectively, the reference picture without clouds, the picture of the cloud and the mask of its cloud. The dataset is freely available at \\url{https://github.com/BUPTLdy/RICE_DATASET}.","DOI":"10.48550/arXiv.1901.00600","note":"arXiv:1901.00600 [cs]","number":"arXiv:1901.00600","publisher":"arXiv","source":"arXiv.org","title":"A Remote Sensing Image Dataset for Cloud Removal","URL":"http://arxiv.org/abs/1901.00600","author":[{"family":"Lin","given":"Daoyu"},{"family":"Xu","given":"Guangluan"},{"family":"Wang","given":"Xiaoke"},{"family":"Wang","given":"Yang"},{"family":"Sun","given":"Xian"},{"family":"Fu","given":"Kun"}],"accessed":{"date-parts":[["2024",8,27]]},"issued":{"date-parts":[["2019",1,2]]},"citation-key":"linRemoteSensingImage2019"}}],"schema":"https://github.com/citation-style-language/schema/raw/master/csl-citation.json"} </w:instrText>
      </w:r>
      <w:r w:rsidR="00552B77">
        <w:rPr>
          <w:rFonts w:hint="eastAsia"/>
        </w:rPr>
        <w:fldChar w:fldCharType="separate"/>
      </w:r>
      <w:r w:rsidR="002B7493" w:rsidRPr="002B7493">
        <w:rPr>
          <w:rFonts w:ascii="宋体" w:hAnsi="宋体" w:cs="Times New Roman"/>
          <w:kern w:val="0"/>
          <w:szCs w:val="24"/>
          <w:vertAlign w:val="superscript"/>
        </w:rPr>
        <w:t>[4]</w:t>
      </w:r>
      <w:r w:rsidR="00552B77">
        <w:rPr>
          <w:rFonts w:hint="eastAsia"/>
        </w:rPr>
        <w:fldChar w:fldCharType="end"/>
      </w:r>
      <w:r w:rsidR="008E3261">
        <w:rPr>
          <w:rFonts w:hint="eastAsia"/>
        </w:rPr>
        <w:t>数据集进行测试</w:t>
      </w:r>
      <w:r w:rsidR="00052951">
        <w:rPr>
          <w:rFonts w:hint="eastAsia"/>
        </w:rPr>
        <w:t>，</w:t>
      </w:r>
      <w:r w:rsidR="0070753A">
        <w:rPr>
          <w:rFonts w:hint="eastAsia"/>
        </w:rPr>
        <w:t>本文方法在结构相似性指数（</w:t>
      </w:r>
      <w:r w:rsidR="0070753A" w:rsidRPr="00F8019B">
        <w:rPr>
          <w:rFonts w:hint="eastAsia"/>
        </w:rPr>
        <w:t>structural similarity index</w:t>
      </w:r>
      <w:r w:rsidR="0070753A" w:rsidRPr="00F8019B">
        <w:rPr>
          <w:rFonts w:hint="eastAsia"/>
        </w:rPr>
        <w:t>，</w:t>
      </w:r>
      <w:r w:rsidR="0070753A" w:rsidRPr="00F8019B">
        <w:rPr>
          <w:rFonts w:hint="eastAsia"/>
        </w:rPr>
        <w:t xml:space="preserve"> SSIM</w:t>
      </w:r>
      <w:r w:rsidR="0070753A">
        <w:rPr>
          <w:rFonts w:hint="eastAsia"/>
        </w:rPr>
        <w:t>）</w:t>
      </w:r>
      <w:r w:rsidR="00F8019B">
        <w:rPr>
          <w:rFonts w:hint="eastAsia"/>
        </w:rPr>
        <w:t>与峰值信噪比（</w:t>
      </w:r>
      <w:r w:rsidR="00F8019B" w:rsidRPr="00F8019B">
        <w:t>Peak Signal to Noise Ratio</w:t>
      </w:r>
      <w:r w:rsidR="00F8019B">
        <w:rPr>
          <w:rFonts w:hint="eastAsia"/>
        </w:rPr>
        <w:t>，</w:t>
      </w:r>
      <w:r w:rsidR="00F8019B">
        <w:rPr>
          <w:rFonts w:hint="eastAsia"/>
        </w:rPr>
        <w:t>PSNR</w:t>
      </w:r>
      <w:r w:rsidR="00F8019B">
        <w:rPr>
          <w:rFonts w:hint="eastAsia"/>
        </w:rPr>
        <w:t>）方面与其他文章相比均具有一定优势。</w:t>
      </w:r>
    </w:p>
    <w:p w14:paraId="2062BCB9" w14:textId="25287AA5" w:rsidR="009B56B9" w:rsidRDefault="009B56B9" w:rsidP="000C254C">
      <w:pPr>
        <w:ind w:firstLineChars="200" w:firstLine="420"/>
      </w:pPr>
      <w:r>
        <w:rPr>
          <w:rFonts w:hint="eastAsia"/>
        </w:rPr>
        <w:t>总体而言，本文的工作包括以下几点：</w:t>
      </w:r>
    </w:p>
    <w:p w14:paraId="048DC144" w14:textId="130D9519" w:rsidR="004325BB" w:rsidRDefault="009B56B9" w:rsidP="009B56B9">
      <w:pPr>
        <w:pStyle w:val="a7"/>
        <w:numPr>
          <w:ilvl w:val="0"/>
          <w:numId w:val="8"/>
        </w:numPr>
        <w:ind w:firstLineChars="0"/>
      </w:pPr>
      <w:r w:rsidRPr="009B56B9">
        <w:rPr>
          <w:rFonts w:hint="eastAsia"/>
        </w:rPr>
        <w:t>本文提出了一种基于风格迁移的光学遥感图像云雾去除方法，这是目前已知的首个将风格迁移应用于此领域的研究。该方法通过深度学习模型的训练，在保持原始图像内容和结构信息的前提下，</w:t>
      </w:r>
      <w:proofErr w:type="gramStart"/>
      <w:r w:rsidRPr="009B56B9">
        <w:rPr>
          <w:rFonts w:hint="eastAsia"/>
        </w:rPr>
        <w:t>有效去</w:t>
      </w:r>
      <w:proofErr w:type="gramEnd"/>
      <w:r w:rsidRPr="009B56B9">
        <w:rPr>
          <w:rFonts w:hint="eastAsia"/>
        </w:rPr>
        <w:t>除了云雾干扰，显著提升了图像的清晰度和可用性。</w:t>
      </w:r>
    </w:p>
    <w:p w14:paraId="0B33A9C9" w14:textId="2B9B8654" w:rsidR="009B56B9" w:rsidRDefault="009B56B9" w:rsidP="009B56B9">
      <w:pPr>
        <w:pStyle w:val="a7"/>
        <w:numPr>
          <w:ilvl w:val="0"/>
          <w:numId w:val="8"/>
        </w:numPr>
        <w:ind w:firstLineChars="0"/>
      </w:pPr>
      <w:r w:rsidRPr="009B56B9">
        <w:rPr>
          <w:rFonts w:hint="eastAsia"/>
        </w:rPr>
        <w:t>本文开发并改进了一种云雾生成算法</w:t>
      </w:r>
      <w:r>
        <w:rPr>
          <w:rFonts w:hint="eastAsia"/>
        </w:rPr>
        <w:t>以</w:t>
      </w:r>
      <w:r w:rsidRPr="009B56B9">
        <w:rPr>
          <w:rFonts w:hint="eastAsia"/>
        </w:rPr>
        <w:t>解决云雾去除任务中训练数据不足的问题。该算法能够在清晰的遥感图像上生成带有云雾干扰的图像，从而创建大规模、可控的训练数据集。这一创新不仅补充了现有数据集的不足，还增强了模型在识别和去除云雾方面的鲁棒性和适应性。</w:t>
      </w:r>
    </w:p>
    <w:p w14:paraId="6E043D08" w14:textId="47E51721" w:rsidR="00D765A7" w:rsidRPr="00655C72" w:rsidRDefault="00C721C5" w:rsidP="00655C72">
      <w:pPr>
        <w:pStyle w:val="a7"/>
        <w:numPr>
          <w:ilvl w:val="0"/>
          <w:numId w:val="8"/>
        </w:numPr>
        <w:ind w:firstLineChars="0"/>
      </w:pPr>
      <w:r w:rsidRPr="00C721C5">
        <w:rPr>
          <w:rFonts w:hint="eastAsia"/>
        </w:rPr>
        <w:t>通过生成不同类型的云雾，包括薄云、厚云和云影，本文的方法为云雾去除模型的训练提供了丰富的数据支持，进而提升了模型在实际应用中的性能。这为遥感图像分析与解译提供了更加可靠的数据基础，有助于推动光学遥感技术在各种实际场景中的广泛应用。</w:t>
      </w:r>
    </w:p>
    <w:p w14:paraId="51C41CF5" w14:textId="02209E27" w:rsidR="00A00847" w:rsidRPr="007B174C" w:rsidRDefault="00A00847" w:rsidP="00587E94">
      <w:pPr>
        <w:pStyle w:val="1"/>
        <w:keepNext w:val="0"/>
        <w:keepLines w:val="0"/>
      </w:pPr>
      <w:r w:rsidRPr="007B174C">
        <w:t>相关工作</w:t>
      </w:r>
    </w:p>
    <w:p w14:paraId="53224B7C" w14:textId="7A9D392D" w:rsidR="00A00847" w:rsidRDefault="007566EF" w:rsidP="00587E94">
      <w:pPr>
        <w:pStyle w:val="2"/>
        <w:keepNext w:val="0"/>
        <w:keepLines w:val="0"/>
        <w:rPr>
          <w:rFonts w:hint="eastAsia"/>
        </w:rPr>
      </w:pPr>
      <w:r w:rsidRPr="00CD0A7D">
        <w:t>云雾去除</w:t>
      </w:r>
    </w:p>
    <w:p w14:paraId="017FB5BE" w14:textId="544BB956" w:rsidR="00A23B3B" w:rsidRDefault="00996C86" w:rsidP="006B37AC">
      <w:pPr>
        <w:ind w:firstLine="420"/>
      </w:pPr>
      <w:r>
        <w:rPr>
          <w:rFonts w:hint="eastAsia"/>
        </w:rPr>
        <w:lastRenderedPageBreak/>
        <w:t>由于地球上空常年存在的大量云雾</w:t>
      </w:r>
      <w:r w:rsidR="00A23B3B" w:rsidRPr="00377BC5">
        <w:rPr>
          <w:vertAlign w:val="superscript"/>
        </w:rPr>
        <w:fldChar w:fldCharType="begin"/>
      </w:r>
      <w:r w:rsidR="00C93B2C">
        <w:rPr>
          <w:vertAlign w:val="superscript"/>
        </w:rPr>
        <w:instrText xml:space="preserve"> ADDIN ZOTERO_ITEM CSL_CITATION {"citationID":"ycI4nTms","properties":{"formattedCitation":"\\super [1]\\nosupersub{}","plainCitation":"[1]","noteIndex":0},"citationItems":[{"id":5750,"uris":["http://zotero.org/users/11229993/items/F4J58LNE"],"itemData":{"id":5750,"type":"article-journal","abstract":"We continue reconstructing Earth's radiation budget from global observations in as much detail as possible to allow diagnosis of the effects of cloud (and surface and other atmospheric constituents) variations on it. This new study was undertaken to reduce the most noticeable systematic errors in our previous results (flux data set calculated mainly using International Satellite Cloud Climatology Project–C1 input data (ISCCP-FC)) by exploiting the availability of a more advanced NASA Goddard Institute for Space Studies (GISS) radiative transfer model and improved ISCCP cloud climatology and ancillary data sets. The most important changes are the introduction of a better treatment of ice clouds, revision of the aerosol climatology, accounting for diurnal variations of surface skin/air temperatures and the cloud-radiative effects on them, revision of the water vapor profiles used, and refinement of the land surface albedos and emissivities. We also extend our previous flux results, limited to the top of atmosphere (TOA) and surface (SRF), to also include three levels within the atmosphere, forming one integrated vertical atmospheric flux profile from SRF to TOA, inclusive, by combining a new climatology of cloud vertical structure with the ISCCP cloud product. Using the new radiative transfer model and new input data sets, we have produced an 18-year at 3-hour time steps, global at 280-km intervals, radiative flux profile data set (called ISCCP-FD) that provides full- and clear-sky, shortwave and longwave, upwelling and downwelling fluxes at five levels (SRF, 680 mbar, 440 mbar, 100 mbar, and TOA). Evaluation is still only possible for TOA and SRF fluxes: Comparisons of monthly, regional mean values from FD with Earth Radiation Budget Experiment, Clouds and the Earth's Radiant Energy System and Baseline Surface Radiation Network values suggest that we have been able to reduce the overall uncertainties from 10–15 to 5–10 W/m2 at TOA and from 20–25 to 10–15 W/m2 at SRF. Annual mean pressure-latitude cross sections of the cloud effects on atmospheric net radiative fluxes show that clouds shift the longwave cooling downward in the Intertropical Convergence Zone, acting to stabilize the tropical atmosphere while increasing the horizontal heating gradient forcing the Hadley circulation, and shift the longwave cooling upward in the midlatitude storm zones, acting to destabilize the baroclinic zones while decreasing the horizontal heating gradient there.","container-title":"Journal of Geophysical Research: Atmospheres","DOI":"10.1029/2003JD004457","ISSN":"2156-2202","issue":"D19","language":"en","license":"Copyright 2004 by the American Geophysical Union.","note":"_eprint: https://onlinelibrary.wiley.com/doi/pdf/10.1029/2003JD004457","source":"Wiley Online Library","title":"Calculation of radiative fluxes from the surface to top of atmosphere based on ISCCP and other global data sets: Refinements of the radiative transfer model and the input data","title-short":"Calculation of radiative fluxes from the surface to top of atmosphere based on ISCCP and other global data sets","URL":"https://onlinelibrary.wiley.com/doi/abs/10.1029/2003JD004457","volume":"109","author":[{"family":"Zhang","given":"Yuanchong"},{"family":"Rossow","given":"William B."},{"family":"Lacis","given":"Andrew A."},{"family":"Oinas","given":"Valdar"},{"family":"Mishchenko","given":"Michael I."}],"accessed":{"date-parts":[["2024",8,27]]},"issued":{"date-parts":[["2004"]]},"citation-key":"zhangCalculationRadiativeFluxes2004"}}],"schema":"https://github.com/citation-style-language/schema/raw/master/csl-citation.json"} </w:instrText>
      </w:r>
      <w:r w:rsidR="00A23B3B" w:rsidRPr="00377BC5">
        <w:rPr>
          <w:vertAlign w:val="superscript"/>
        </w:rPr>
        <w:fldChar w:fldCharType="separate"/>
      </w:r>
      <w:r w:rsidR="00A23B3B" w:rsidRPr="00377BC5">
        <w:rPr>
          <w:vertAlign w:val="superscript"/>
        </w:rPr>
        <w:t>[1]</w:t>
      </w:r>
      <w:r w:rsidR="00A23B3B" w:rsidRPr="00377BC5">
        <w:rPr>
          <w:vertAlign w:val="superscript"/>
        </w:rPr>
        <w:fldChar w:fldCharType="end"/>
      </w:r>
      <w:r w:rsidR="00A23B3B">
        <w:rPr>
          <w:rFonts w:hint="eastAsia"/>
        </w:rPr>
        <w:t>，众多遥感在拍摄光学遥感图像时会受其严重影响。最终获得的光学遥感图像中存在大量地物边界模糊、纹理丢失、地表目标完全遮挡等问题</w:t>
      </w:r>
      <w:r w:rsidR="00E413F5">
        <w:rPr>
          <w:rFonts w:hint="eastAsia"/>
        </w:rPr>
        <w:t>，这将使光学遥感图像的价值大幅降低，并使某些地区本就稀少的光学遥感图像的可用数量进一步下降。</w:t>
      </w:r>
      <w:r w:rsidR="00471CCB">
        <w:rPr>
          <w:rFonts w:hint="eastAsia"/>
        </w:rPr>
        <w:t>因此，</w:t>
      </w:r>
      <w:r w:rsidR="00EC09BA">
        <w:rPr>
          <w:rFonts w:hint="eastAsia"/>
        </w:rPr>
        <w:t>光学遥感图像的去</w:t>
      </w:r>
      <w:proofErr w:type="gramStart"/>
      <w:r w:rsidR="00EC09BA">
        <w:rPr>
          <w:rFonts w:hint="eastAsia"/>
        </w:rPr>
        <w:t>云处理</w:t>
      </w:r>
      <w:proofErr w:type="gramEnd"/>
      <w:r w:rsidR="00EC09BA">
        <w:rPr>
          <w:rFonts w:hint="eastAsia"/>
        </w:rPr>
        <w:t>能够从一定程度上恢复光学遥感图像</w:t>
      </w:r>
      <w:r w:rsidR="00D37ED0">
        <w:rPr>
          <w:rFonts w:hint="eastAsia"/>
        </w:rPr>
        <w:t>原本的信息，为进一步的遥感分析提供可靠数据。</w:t>
      </w:r>
      <w:r w:rsidR="00D55BC2">
        <w:rPr>
          <w:rFonts w:hint="eastAsia"/>
        </w:rPr>
        <w:t>当前的</w:t>
      </w:r>
      <w:r w:rsidR="002E540E">
        <w:rPr>
          <w:rFonts w:hint="eastAsia"/>
        </w:rPr>
        <w:t>光学遥感图像</w:t>
      </w:r>
      <w:r w:rsidR="00C66769">
        <w:rPr>
          <w:rFonts w:hint="eastAsia"/>
        </w:rPr>
        <w:t>云雾去除网络</w:t>
      </w:r>
      <w:r w:rsidR="00D55BC2">
        <w:rPr>
          <w:rFonts w:hint="eastAsia"/>
        </w:rPr>
        <w:t>主要分为三类：</w:t>
      </w:r>
      <w:r w:rsidR="00D55BC2">
        <w:rPr>
          <w:rFonts w:hint="eastAsia"/>
        </w:rPr>
        <w:t>1.</w:t>
      </w:r>
      <w:r w:rsidR="00D55BC2">
        <w:rPr>
          <w:rFonts w:hint="eastAsia"/>
        </w:rPr>
        <w:t>基于图像变换的方法，</w:t>
      </w:r>
      <w:r w:rsidR="00D55BC2">
        <w:rPr>
          <w:rFonts w:hint="eastAsia"/>
        </w:rPr>
        <w:t>2.</w:t>
      </w:r>
      <w:r w:rsidR="00D55BC2">
        <w:rPr>
          <w:rFonts w:hint="eastAsia"/>
        </w:rPr>
        <w:t>基于先验数据的方法，</w:t>
      </w:r>
      <w:r w:rsidR="00D55BC2">
        <w:rPr>
          <w:rFonts w:hint="eastAsia"/>
        </w:rPr>
        <w:t>3.</w:t>
      </w:r>
      <w:r w:rsidR="00D55BC2">
        <w:rPr>
          <w:rFonts w:hint="eastAsia"/>
        </w:rPr>
        <w:t>基于</w:t>
      </w:r>
      <w:r w:rsidR="0044282C">
        <w:rPr>
          <w:rFonts w:hint="eastAsia"/>
        </w:rPr>
        <w:t>机器学习</w:t>
      </w:r>
      <w:r w:rsidR="00D55BC2">
        <w:rPr>
          <w:rFonts w:hint="eastAsia"/>
        </w:rPr>
        <w:t>的方法。</w:t>
      </w:r>
    </w:p>
    <w:p w14:paraId="7C9B7D23" w14:textId="1AFFF0EF" w:rsidR="005832ED" w:rsidRDefault="005832ED" w:rsidP="006B37AC">
      <w:pPr>
        <w:ind w:firstLine="420"/>
      </w:pPr>
      <w:r>
        <w:rPr>
          <w:rFonts w:hint="eastAsia"/>
        </w:rPr>
        <w:t>基于图像变换的方法通过传统的数字图像处理技术，通过增强云雾图像中的对比度等方法，提升图像清晰度，并尽量降低云雾对遥感图像数据的影响。</w:t>
      </w:r>
      <w:r w:rsidR="00B941D7">
        <w:rPr>
          <w:rFonts w:hint="eastAsia"/>
        </w:rPr>
        <w:t>Richter</w:t>
      </w:r>
      <w:r w:rsidR="00B941D7">
        <w:rPr>
          <w:rFonts w:hint="eastAsia"/>
        </w:rPr>
        <w:t>等人</w:t>
      </w:r>
      <w:r w:rsidR="00B941D7">
        <w:fldChar w:fldCharType="begin"/>
      </w:r>
      <w:r w:rsidR="00C93B2C">
        <w:instrText xml:space="preserve"> ADDIN ZOTERO_ITEM CSL_CITATION {"citationID":"3qvd7rrf","properties":{"formattedCitation":"\\super [5]\\nosupersub{}","plainCitation":"[5]","noteIndex":0},"citationItems":[{"id":5748,"uris":["http://zotero.org/users/11229993/items/VMHWUUMR"],"itemData":{"id":5748,"type":"article-journal","abstract":"An atmospheric correction algorithm for high spatial resolution satellite sensors like Landsat Thematic Mapper (TM) has been developed. The algorithm works with a catalogue of atmospheric correction functions stored in look-up tables. The catalogue consists of a broad range of atmospheric conditions (different altitude profiles of pressure, air temperature, and humidity; several aerosol types; ground elevations from 0-1 km above sea level; solar zenith angles ranging from 0°-70°). The catalogue covers visibilities (surface meteorological range) from 5-40 km, values can be extrapolated down to 4 km and up to 80km. The 1994 edition of the catalogue was compiled using the MODTRAN-2 and the SENSAT-5 codes. The algorithm consists of an interactive and an automatic part. The interactive phase serves for the definition of a reference target (dense dark vegetation or water) as well as haze and cloud. The reflectance of the reference target in a single spectral band (dark vegetation: TM band 3; water: TM band 4) has to be specified. Additionally, the image can be partitioned into sub-images, called sectors. This phase also selects one of the atmospheres available in the catalogue, i.e. the altitude profile of pressure, temperature and humidity as well as the aerosol type (e.g. rural) are fixed. The automatic phase first calculates the visibility of the reference areas for the selected atmosphere. The visibility is obtained by matching the measured signal (i.e the digital number (DN) converted to a radiance using the sensor calibration) to the model-derived signal in the spectral channel of known target reflectance. The sector-average visibility of the reference pixels is assigned to the non-reference pixels. The second step is the haze removal performed by histogram matching the statistics of the haze regions to the statistics of the clear part of the scene for each sector and each channel. The last step is the calculation of the ground reflectance image including the adjacency correction, and the computation of the ground brightness temperature image (TM band 6)","container-title":"International Journal of Remote Sensing","DOI":"10.1080/01431169608949077","ISSN":"0143-1161","issue":"6","note":"publisher: Taylor &amp; Francis\n_eprint: https://doi.org/10.1080/01431169608949077","page":"1201-1214","source":"Taylor and Francis+NEJM","title":"A spatially adaptive fast atmospheric correction algorithm","volume":"17","author":[{"family":"RICHTER","given":"R."}],"issued":{"date-parts":[["1996",4,1]]},"citation-key":"richterSpatiallyAdaptiveFast1996"}}],"schema":"https://github.com/citation-style-language/schema/raw/master/csl-citation.json"} </w:instrText>
      </w:r>
      <w:r w:rsidR="00B941D7">
        <w:fldChar w:fldCharType="separate"/>
      </w:r>
      <w:r w:rsidR="00B941D7" w:rsidRPr="00B941D7">
        <w:rPr>
          <w:rFonts w:cs="Times New Roman"/>
          <w:kern w:val="0"/>
          <w:szCs w:val="24"/>
          <w:vertAlign w:val="superscript"/>
        </w:rPr>
        <w:t>[5]</w:t>
      </w:r>
      <w:r w:rsidR="00B941D7">
        <w:fldChar w:fldCharType="end"/>
      </w:r>
      <w:r w:rsidR="00FD41E3">
        <w:rPr>
          <w:rFonts w:hint="eastAsia"/>
        </w:rPr>
        <w:t>使用缨帽变化法对光学遥感图像进行处理，</w:t>
      </w:r>
      <w:r w:rsidR="00DF0B22">
        <w:rPr>
          <w:rFonts w:hint="eastAsia"/>
        </w:rPr>
        <w:t>基于</w:t>
      </w:r>
      <w:r w:rsidR="00033DE2">
        <w:rPr>
          <w:rFonts w:hint="eastAsia"/>
        </w:rPr>
        <w:t>结果的第四分量</w:t>
      </w:r>
      <w:r w:rsidR="00DF0B22">
        <w:rPr>
          <w:rFonts w:hint="eastAsia"/>
        </w:rPr>
        <w:t>来自原图像中云雾这一特点，</w:t>
      </w:r>
      <w:r w:rsidR="00A8536D">
        <w:rPr>
          <w:rFonts w:hint="eastAsia"/>
        </w:rPr>
        <w:t>结合</w:t>
      </w:r>
      <w:r w:rsidR="000E4BD8">
        <w:rPr>
          <w:rFonts w:hint="eastAsia"/>
        </w:rPr>
        <w:t>与无云雾图像的直方图匹配实现了</w:t>
      </w:r>
      <w:r w:rsidR="00954AF6">
        <w:rPr>
          <w:rFonts w:hint="eastAsia"/>
        </w:rPr>
        <w:t>光学遥感图像中的云雾去除。</w:t>
      </w:r>
      <w:r w:rsidR="00536E8A">
        <w:rPr>
          <w:rFonts w:hint="eastAsia"/>
        </w:rPr>
        <w:t>Cai</w:t>
      </w:r>
      <w:r w:rsidR="00536E8A">
        <w:rPr>
          <w:rFonts w:hint="eastAsia"/>
        </w:rPr>
        <w:t>等人</w:t>
      </w:r>
      <w:r w:rsidR="00536E8A">
        <w:fldChar w:fldCharType="begin"/>
      </w:r>
      <w:r w:rsidR="00C93B2C">
        <w:instrText xml:space="preserve"> ADDIN ZOTERO_ITEM CSL_CITATION {"citationID":"QndShp6r","properties":{"formattedCitation":"\\super [6]\\nosupersub{}","plainCitation":"[6]","noteIndex":0},"citationItems":[{"id":5743,"uris":["http://zotero.org/users/11229993/items/KLAG2YM5"],"itemData":{"id":5743,"type":"paper-conference","container-title":"2011 19th International Conference on Geoinformatics","page":"1–4","publisher":"IEEE","source":"Google Scholar","title":"A self-adaptive homomorphic filter method for removing thin cloud","author":[{"family":"Cai","given":"Wenting"},{"family":"Liu","given":"Yongxue"},{"family":"Li","given":"Manchun"},{"family":"Cheng","given":"Liang"},{"family":"Zhang","given":"Chenxi"}],"accessed":{"date-parts":[["2024",8,28]]},"issued":{"date-parts":[["2011"]]},"citation-key":"caiSelfadaptiveHomomorphicFilter2011"}}],"schema":"https://github.com/citation-style-language/schema/raw/master/csl-citation.json"} </w:instrText>
      </w:r>
      <w:r w:rsidR="00536E8A">
        <w:fldChar w:fldCharType="separate"/>
      </w:r>
      <w:r w:rsidR="00536E8A" w:rsidRPr="00536E8A">
        <w:rPr>
          <w:rFonts w:cs="Times New Roman"/>
          <w:kern w:val="0"/>
          <w:szCs w:val="24"/>
          <w:vertAlign w:val="superscript"/>
        </w:rPr>
        <w:t>[6]</w:t>
      </w:r>
      <w:r w:rsidR="00536E8A">
        <w:fldChar w:fldCharType="end"/>
      </w:r>
      <w:r w:rsidR="00536E8A">
        <w:rPr>
          <w:rFonts w:hint="eastAsia"/>
        </w:rPr>
        <w:t>使用同态滤波实现了云层厚度自适应的</w:t>
      </w:r>
      <w:r w:rsidR="00204759">
        <w:rPr>
          <w:rFonts w:hint="eastAsia"/>
        </w:rPr>
        <w:t>云雾去除。他们使用</w:t>
      </w:r>
      <w:r w:rsidR="00204759">
        <w:rPr>
          <w:rFonts w:hint="eastAsia"/>
        </w:rPr>
        <w:t>LISA</w:t>
      </w:r>
      <w:r w:rsidR="00A86EBC">
        <w:rPr>
          <w:rFonts w:hint="eastAsia"/>
        </w:rPr>
        <w:t>分析获取光学遥感图像中的云层覆盖区域，</w:t>
      </w:r>
      <w:r w:rsidR="00FF09DD">
        <w:rPr>
          <w:rFonts w:hint="eastAsia"/>
        </w:rPr>
        <w:t>并使用具有不同截止频率的同态滤波器完成</w:t>
      </w:r>
      <w:r w:rsidR="00E35140">
        <w:rPr>
          <w:rFonts w:hint="eastAsia"/>
        </w:rPr>
        <w:t>自适应云雾去除工作。</w:t>
      </w:r>
    </w:p>
    <w:p w14:paraId="4252F19C" w14:textId="38962B96" w:rsidR="00045E78" w:rsidRDefault="00B537C9" w:rsidP="006B37AC">
      <w:pPr>
        <w:ind w:firstLine="420"/>
      </w:pPr>
      <w:r>
        <w:rPr>
          <w:rFonts w:hint="eastAsia"/>
        </w:rPr>
        <w:t>基于先验数据的方法需要大量</w:t>
      </w:r>
      <w:r w:rsidR="006A3A11">
        <w:rPr>
          <w:rFonts w:hint="eastAsia"/>
        </w:rPr>
        <w:t>云雾</w:t>
      </w:r>
      <w:r>
        <w:t>—</w:t>
      </w:r>
      <w:r>
        <w:rPr>
          <w:rFonts w:hint="eastAsia"/>
        </w:rPr>
        <w:t>晴天数据对，通过分析</w:t>
      </w:r>
      <w:r w:rsidR="006A3A11">
        <w:rPr>
          <w:rFonts w:hint="eastAsia"/>
        </w:rPr>
        <w:t>该类数据对的统计特征，</w:t>
      </w:r>
      <w:r w:rsidR="00A8771E">
        <w:rPr>
          <w:rFonts w:hint="eastAsia"/>
        </w:rPr>
        <w:t>挖掘二者在数字图像、遥感地理信息</w:t>
      </w:r>
      <w:r w:rsidR="002407C2">
        <w:rPr>
          <w:rFonts w:hint="eastAsia"/>
        </w:rPr>
        <w:t>、光学波段之间的差异，从而</w:t>
      </w:r>
      <w:r w:rsidR="00344FEB">
        <w:rPr>
          <w:rFonts w:hint="eastAsia"/>
        </w:rPr>
        <w:t>用统计方法获取先验知识，并在该先验知识的引导下完成云雾去除工作。</w:t>
      </w:r>
      <w:r w:rsidR="009E2B29">
        <w:rPr>
          <w:rFonts w:hint="eastAsia"/>
        </w:rPr>
        <w:t>由</w:t>
      </w:r>
      <w:r w:rsidR="009E2B29">
        <w:rPr>
          <w:rFonts w:hint="eastAsia"/>
        </w:rPr>
        <w:t>Zhang</w:t>
      </w:r>
      <w:r w:rsidR="009E2B29">
        <w:rPr>
          <w:rFonts w:hint="eastAsia"/>
        </w:rPr>
        <w:t>等人</w:t>
      </w:r>
      <w:r w:rsidR="009E2B29">
        <w:fldChar w:fldCharType="begin"/>
      </w:r>
      <w:r w:rsidR="00C93B2C">
        <w:instrText xml:space="preserve"> ADDIN ZOTERO_ITEM CSL_CITATION {"citationID":"453T48vO","properties":{"formattedCitation":"\\super [7]\\nosupersub{}","plainCitation":"[7]","noteIndex":0},"citationItems":[{"id":5747,"uris":["http://zotero.org/users/11229993/items/E9IJDWYT"],"itemData":{"id":5747,"type":"article-journal","abstract":"A haze optimized transformation (HOT) is developed and assessed for the detection and characterization of haze/cloud spatial distributions in Landsat …","container-title":"Remote Sensing of Environment","DOI":"10.1016/S0034-4257(02)00034-2","ISSN":"0034-4257","issue":"2-3","language":"en-US","note":"publisher: Elsevier","page":"173-187","source":"www.sciencedirect.com","title":"An image transform to characterize and compensate for spatial variations in thin cloud contamination of Landsat images","volume":"82","issued":{"date-parts":[["2002",10,1]]},"citation-key":"ImageTransformCharacterize2002"}}],"schema":"https://github.com/citation-style-language/schema/raw/master/csl-citation.json"} </w:instrText>
      </w:r>
      <w:r w:rsidR="009E2B29">
        <w:fldChar w:fldCharType="separate"/>
      </w:r>
      <w:r w:rsidR="009E2B29" w:rsidRPr="009E2B29">
        <w:rPr>
          <w:rFonts w:cs="Times New Roman"/>
          <w:kern w:val="0"/>
          <w:szCs w:val="24"/>
          <w:vertAlign w:val="superscript"/>
        </w:rPr>
        <w:t>[7]</w:t>
      </w:r>
      <w:r w:rsidR="009E2B29">
        <w:fldChar w:fldCharType="end"/>
      </w:r>
      <w:r w:rsidR="009E2B29">
        <w:rPr>
          <w:rFonts w:hint="eastAsia"/>
        </w:rPr>
        <w:t>率先提出的</w:t>
      </w:r>
      <w:proofErr w:type="gramStart"/>
      <w:r w:rsidR="00440CD6" w:rsidRPr="00440CD6">
        <w:rPr>
          <w:rFonts w:hint="eastAsia"/>
        </w:rPr>
        <w:t>霾</w:t>
      </w:r>
      <w:proofErr w:type="gramEnd"/>
      <w:r w:rsidR="00440CD6" w:rsidRPr="00440CD6">
        <w:rPr>
          <w:rFonts w:hint="eastAsia"/>
        </w:rPr>
        <w:t>优化变换（</w:t>
      </w:r>
      <w:r w:rsidR="00440CD6" w:rsidRPr="00440CD6">
        <w:rPr>
          <w:rFonts w:hint="eastAsia"/>
        </w:rPr>
        <w:t>Haze-Optimized Transformation</w:t>
      </w:r>
      <w:r w:rsidR="00440CD6" w:rsidRPr="00440CD6">
        <w:rPr>
          <w:rFonts w:hint="eastAsia"/>
        </w:rPr>
        <w:t>，</w:t>
      </w:r>
      <w:r w:rsidR="00440CD6" w:rsidRPr="00440CD6">
        <w:rPr>
          <w:rFonts w:hint="eastAsia"/>
        </w:rPr>
        <w:t>HOT</w:t>
      </w:r>
      <w:r w:rsidR="00440CD6" w:rsidRPr="00440CD6">
        <w:rPr>
          <w:rFonts w:hint="eastAsia"/>
        </w:rPr>
        <w:t>）</w:t>
      </w:r>
      <w:r w:rsidR="00440CD6">
        <w:rPr>
          <w:rFonts w:hint="eastAsia"/>
        </w:rPr>
        <w:t>是一种具有代表性的基于先验数据的</w:t>
      </w:r>
      <w:r w:rsidR="00C66769">
        <w:rPr>
          <w:rFonts w:hint="eastAsia"/>
        </w:rPr>
        <w:t>云雾去除网络</w:t>
      </w:r>
      <w:r w:rsidR="00440CD6">
        <w:rPr>
          <w:rFonts w:hint="eastAsia"/>
        </w:rPr>
        <w:t>。该方法统计并分析了遥感图像规律，提出了</w:t>
      </w:r>
      <w:r w:rsidR="00440CD6">
        <w:rPr>
          <w:rFonts w:hint="eastAsia"/>
        </w:rPr>
        <w:t>HOT</w:t>
      </w:r>
      <w:r w:rsidR="00440CD6">
        <w:rPr>
          <w:rFonts w:hint="eastAsia"/>
        </w:rPr>
        <w:t>，即</w:t>
      </w:r>
      <w:r w:rsidR="00440CD6" w:rsidRPr="00440CD6">
        <w:rPr>
          <w:rFonts w:hint="eastAsia"/>
        </w:rPr>
        <w:t>在多光谱遥感图像中，云雾（尤其是薄云或薄雾）对不同波段的影响具有一致的特性。这种一致性使得在某些波段组合（通常是近红外和短波红外波段）上，云雾的影响可以通过特定的变换或计算得到减弱甚至去除。</w:t>
      </w:r>
      <w:r w:rsidR="00440CD6" w:rsidRPr="00440CD6">
        <w:rPr>
          <w:rFonts w:hint="eastAsia"/>
        </w:rPr>
        <w:t>HOT</w:t>
      </w:r>
      <w:r w:rsidR="00440CD6" w:rsidRPr="00440CD6">
        <w:rPr>
          <w:rFonts w:hint="eastAsia"/>
        </w:rPr>
        <w:t>假设利用了这种一致性来进行云雾的检测和去除。</w:t>
      </w:r>
      <w:r w:rsidR="00621C3C">
        <w:rPr>
          <w:rFonts w:hint="eastAsia"/>
        </w:rPr>
        <w:t>除此之外，</w:t>
      </w:r>
      <w:proofErr w:type="gramStart"/>
      <w:r w:rsidR="00621C3C">
        <w:rPr>
          <w:rFonts w:hint="eastAsia"/>
        </w:rPr>
        <w:t>暗目标</w:t>
      </w:r>
      <w:proofErr w:type="gramEnd"/>
      <w:r w:rsidR="00621C3C">
        <w:rPr>
          <w:rFonts w:hint="eastAsia"/>
        </w:rPr>
        <w:t>减法</w:t>
      </w:r>
      <w:r w:rsidR="00621C3C">
        <w:fldChar w:fldCharType="begin"/>
      </w:r>
      <w:r w:rsidR="00C93B2C">
        <w:instrText xml:space="preserve"> ADDIN ZOTERO_ITEM CSL_CITATION {"citationID":"Nb2UEfDJ","properties":{"formattedCitation":"\\super [8]\\nosupersub{}","plainCitation":"[8]","noteIndex":0},"citationItems":[{"id":5746,"uris":["http://zotero.org/users/11229993/items/UL4CXM66"],"itemData":{"id":5746,"type":"article-journal","abstract":"Digital analysis of remotely sensed data has become an important component of many earth-science studies. These data are often processed through a set…","container-title":"Remote Sensing of Environment","DOI":"10.1016/0034-4257(88)90019-3","ISSN":"0034-4257","issue":"3","language":"en-US","note":"publisher: Elsevier","page":"459-479","source":"www.sciencedirect.com","title":"An improved dark-object subtraction technique for atmospheric scattering correction of multispectral data","volume":"24","issued":{"date-parts":[["1988",4,1]]},"citation-key":"ImprovedDarkobjectSubtraction1988"}}],"schema":"https://github.com/citation-style-language/schema/raw/master/csl-citation.json"} </w:instrText>
      </w:r>
      <w:r w:rsidR="00621C3C">
        <w:fldChar w:fldCharType="separate"/>
      </w:r>
      <w:r w:rsidR="00621C3C" w:rsidRPr="00621C3C">
        <w:rPr>
          <w:rFonts w:cs="Times New Roman"/>
          <w:kern w:val="0"/>
          <w:szCs w:val="24"/>
          <w:vertAlign w:val="superscript"/>
        </w:rPr>
        <w:t>[8]</w:t>
      </w:r>
      <w:r w:rsidR="00621C3C">
        <w:fldChar w:fldCharType="end"/>
      </w:r>
      <w:r w:rsidR="00621C3C">
        <w:rPr>
          <w:rFonts w:hint="eastAsia"/>
        </w:rPr>
        <w:t>、暗通道先验法</w:t>
      </w:r>
      <w:r w:rsidR="00621C3C">
        <w:fldChar w:fldCharType="begin"/>
      </w:r>
      <w:r w:rsidR="00C93B2C">
        <w:instrText xml:space="preserve"> ADDIN ZOTERO_ITEM CSL_CITATION {"citationID":"BeVnsYsu","properties":{"formattedCitation":"\\super [9]\\nosupersub{}","plainCitation":"[9]","noteIndex":0},"citationItems":[{"id":5745,"uris":["http://zotero.org/users/11229993/items/4V4XV3VP"],"itemData":{"id":5745,"type":"article-journal","container-title":"IEEE transactions on pattern analysis and machine intelligence","issue":"12","note":"publisher: IEEE","page":"2341–2353","source":"Google Scholar","title":"Single image haze removal using dark channel prior","volume":"33","author":[{"family":"He","given":"Kaiming"},{"family":"Sun","given":"Jian"},{"family":"Tang","given":"Xiaoou"}],"issued":{"date-parts":[["2010"]]},"citation-key":"heSingleImageHaze2010"}}],"schema":"https://github.com/citation-style-language/schema/raw/master/csl-citation.json"} </w:instrText>
      </w:r>
      <w:r w:rsidR="00621C3C">
        <w:fldChar w:fldCharType="separate"/>
      </w:r>
      <w:r w:rsidR="00621C3C" w:rsidRPr="00621C3C">
        <w:rPr>
          <w:rFonts w:cs="Times New Roman"/>
          <w:kern w:val="0"/>
          <w:szCs w:val="24"/>
          <w:vertAlign w:val="superscript"/>
        </w:rPr>
        <w:t>[9]</w:t>
      </w:r>
      <w:r w:rsidR="00621C3C">
        <w:fldChar w:fldCharType="end"/>
      </w:r>
      <w:r w:rsidR="00621C3C">
        <w:rPr>
          <w:rFonts w:hint="eastAsia"/>
        </w:rPr>
        <w:t>也是常用的基于先验数据的云雾去除方法。</w:t>
      </w:r>
    </w:p>
    <w:p w14:paraId="1B5E329A" w14:textId="6C2F6A38" w:rsidR="0044282C" w:rsidRDefault="0044282C" w:rsidP="006B37AC">
      <w:pPr>
        <w:ind w:firstLine="420"/>
      </w:pPr>
      <w:r>
        <w:rPr>
          <w:rFonts w:hint="eastAsia"/>
        </w:rPr>
        <w:t>随着机器学习的发展，一些研究者试图将机器学习尤其是深度学习与云雾去除结合。</w:t>
      </w:r>
      <w:r w:rsidR="00B34167">
        <w:rPr>
          <w:rFonts w:hint="eastAsia"/>
        </w:rPr>
        <w:t>Cai</w:t>
      </w:r>
      <w:r w:rsidR="00B34167">
        <w:rPr>
          <w:rFonts w:hint="eastAsia"/>
        </w:rPr>
        <w:t>等人</w:t>
      </w:r>
      <w:r w:rsidR="00344420">
        <w:fldChar w:fldCharType="begin"/>
      </w:r>
      <w:r w:rsidR="00C93B2C">
        <w:instrText xml:space="preserve"> ADDIN ZOTERO_ITEM CSL_CITATION {"citationID":"jiXVILBr","properties":{"formattedCitation":"\\super [10]\\nosupersub{}","plainCitation":"[10]","noteIndex":0},"citationItems":[{"id":5742,"uris":["http://zotero.org/users/11229993/items/5WMUBVD4"],"itemData":{"id":5742,"type":"article-journal","container-title":"IEEE transactions on image processing","DOI":"10.1109/TIP.2016.2598681","issue":"11","note":"publisher: IEEE","page":"5187–5198","source":"Google Scholar","title":"Dehazenet: An end-to-end system for single image haze removal","title-short":"Dehazenet","volume":"25","author":[{"family":"Cai","given":"Bolun"},{"family":"Xu","given":"Xiangmin"},{"family":"Jia","given":"Kui"},{"family":"Qing","given":"Chunmei"},{"family":"Tao","given":"Dacheng"}],"issued":{"date-parts":[["2016"]]},"citation-key":"caiDehazenetEndtoendSystem2016"}}],"schema":"https://github.com/citation-style-language/schema/raw/master/csl-citation.json"} </w:instrText>
      </w:r>
      <w:r w:rsidR="00344420">
        <w:fldChar w:fldCharType="separate"/>
      </w:r>
      <w:r w:rsidR="00344420" w:rsidRPr="00344420">
        <w:rPr>
          <w:rFonts w:cs="Times New Roman"/>
          <w:kern w:val="0"/>
          <w:szCs w:val="24"/>
          <w:vertAlign w:val="superscript"/>
        </w:rPr>
        <w:t>[10]</w:t>
      </w:r>
      <w:r w:rsidR="00344420">
        <w:fldChar w:fldCharType="end"/>
      </w:r>
      <w:r w:rsidR="00B34167">
        <w:rPr>
          <w:rFonts w:hint="eastAsia"/>
        </w:rPr>
        <w:t>以卷积神经网络（</w:t>
      </w:r>
      <w:r w:rsidR="00B34167">
        <w:rPr>
          <w:rFonts w:hint="eastAsia"/>
        </w:rPr>
        <w:t>C</w:t>
      </w:r>
      <w:r w:rsidR="00B34167" w:rsidRPr="006D48C3">
        <w:t xml:space="preserve">onvolutional </w:t>
      </w:r>
      <w:r w:rsidR="00B34167">
        <w:rPr>
          <w:rFonts w:hint="eastAsia"/>
        </w:rPr>
        <w:t>N</w:t>
      </w:r>
      <w:r w:rsidR="00B34167" w:rsidRPr="006D48C3">
        <w:t xml:space="preserve">eural </w:t>
      </w:r>
      <w:r w:rsidR="00B34167">
        <w:rPr>
          <w:rFonts w:hint="eastAsia"/>
        </w:rPr>
        <w:t>N</w:t>
      </w:r>
      <w:r w:rsidR="00B34167" w:rsidRPr="006D48C3">
        <w:t>etwork</w:t>
      </w:r>
      <w:r w:rsidR="00B34167">
        <w:rPr>
          <w:rFonts w:hint="eastAsia"/>
        </w:rPr>
        <w:t>，</w:t>
      </w:r>
      <w:r w:rsidR="00B34167">
        <w:rPr>
          <w:rFonts w:hint="eastAsia"/>
        </w:rPr>
        <w:t>CNN</w:t>
      </w:r>
      <w:r w:rsidR="00B34167">
        <w:rPr>
          <w:rFonts w:hint="eastAsia"/>
        </w:rPr>
        <w:t>）为基础，提出了</w:t>
      </w:r>
      <w:proofErr w:type="spellStart"/>
      <w:r w:rsidR="00B34167">
        <w:rPr>
          <w:rFonts w:hint="eastAsia"/>
        </w:rPr>
        <w:t>DehazeNet</w:t>
      </w:r>
      <w:proofErr w:type="spellEnd"/>
      <w:r w:rsidR="00B34167">
        <w:rPr>
          <w:rFonts w:hint="eastAsia"/>
        </w:rPr>
        <w:t>网络。基于该网络估计得到的大气投射率，</w:t>
      </w:r>
      <w:r w:rsidR="00344420">
        <w:rPr>
          <w:rFonts w:hint="eastAsia"/>
        </w:rPr>
        <w:t>Cai</w:t>
      </w:r>
      <w:r w:rsidR="00344420">
        <w:rPr>
          <w:rFonts w:hint="eastAsia"/>
        </w:rPr>
        <w:t>等人</w:t>
      </w:r>
      <w:r w:rsidR="00344420">
        <w:fldChar w:fldCharType="begin"/>
      </w:r>
      <w:r w:rsidR="00C93B2C">
        <w:instrText xml:space="preserve"> ADDIN ZOTERO_ITEM CSL_CITATION {"citationID":"nA6cU11e","properties":{"formattedCitation":"\\super [10]\\nosupersub{}","plainCitation":"[10]","noteIndex":0},"citationItems":[{"id":5742,"uris":["http://zotero.org/users/11229993/items/5WMUBVD4"],"itemData":{"id":5742,"type":"article-journal","container-title":"IEEE transactions on image processing","DOI":"10.1109/TIP.2016.2598681","issue":"11","note":"publisher: IEEE","page":"5187–5198","source":"Google Scholar","title":"Dehazenet: An end-to-end system for single image haze removal","title-short":"Dehazenet","volume":"25","author":[{"family":"Cai","given":"Bolun"},{"family":"Xu","given":"Xiangmin"},{"family":"Jia","given":"Kui"},{"family":"Qing","given":"Chunmei"},{"family":"Tao","given":"Dacheng"}],"issued":{"date-parts":[["2016"]]},"citation-key":"caiDehazenetEndtoendSystem2016"}}],"schema":"https://github.com/citation-style-language/schema/raw/master/csl-citation.json"} </w:instrText>
      </w:r>
      <w:r w:rsidR="00344420">
        <w:fldChar w:fldCharType="separate"/>
      </w:r>
      <w:r w:rsidR="00344420" w:rsidRPr="00344420">
        <w:rPr>
          <w:rFonts w:cs="Times New Roman"/>
          <w:kern w:val="0"/>
          <w:szCs w:val="24"/>
          <w:vertAlign w:val="superscript"/>
        </w:rPr>
        <w:t>[10]</w:t>
      </w:r>
      <w:r w:rsidR="00344420">
        <w:fldChar w:fldCharType="end"/>
      </w:r>
      <w:r w:rsidR="00344420">
        <w:rPr>
          <w:rFonts w:hint="eastAsia"/>
        </w:rPr>
        <w:t>结合大气散射模型从云雾图像中恢复晴空图像。</w:t>
      </w:r>
      <w:r w:rsidR="00A1084A">
        <w:rPr>
          <w:rFonts w:hint="eastAsia"/>
        </w:rPr>
        <w:t>Pan</w:t>
      </w:r>
      <w:r w:rsidR="00A1084A">
        <w:rPr>
          <w:rFonts w:hint="eastAsia"/>
        </w:rPr>
        <w:t>等人</w:t>
      </w:r>
      <w:r w:rsidR="00A1084A">
        <w:fldChar w:fldCharType="begin"/>
      </w:r>
      <w:r w:rsidR="00C93B2C">
        <w:instrText xml:space="preserve"> ADDIN ZOTERO_ITEM CSL_CITATION {"citationID":"cnaOzASt","properties":{"formattedCitation":"\\super [2]\\nosupersub{}","plainCitation":"[2]","noteIndex":0},"citationItems":[{"id":5730,"uris":["http://zotero.org/users/11229993/items/TQUYAPCC"],"itemData":{"id":5730,"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rsidR="00A1084A">
        <w:fldChar w:fldCharType="separate"/>
      </w:r>
      <w:r w:rsidR="00A1084A" w:rsidRPr="00A1084A">
        <w:rPr>
          <w:rFonts w:cs="Times New Roman"/>
          <w:kern w:val="0"/>
          <w:szCs w:val="24"/>
          <w:vertAlign w:val="superscript"/>
        </w:rPr>
        <w:t>[2]</w:t>
      </w:r>
      <w:r w:rsidR="00A1084A">
        <w:fldChar w:fldCharType="end"/>
      </w:r>
      <w:r w:rsidR="0022274D">
        <w:rPr>
          <w:rFonts w:hint="eastAsia"/>
        </w:rPr>
        <w:t>提出了一种基于</w:t>
      </w:r>
      <w:r w:rsidR="00A1084A">
        <w:rPr>
          <w:rFonts w:hint="eastAsia"/>
        </w:rPr>
        <w:t>生成式对抗网络（</w:t>
      </w:r>
      <w:r w:rsidR="00A1084A">
        <w:rPr>
          <w:rFonts w:hint="eastAsia"/>
        </w:rPr>
        <w:t xml:space="preserve">Generative Adversarial </w:t>
      </w:r>
      <w:proofErr w:type="spellStart"/>
      <w:r w:rsidR="00A1084A">
        <w:rPr>
          <w:rFonts w:hint="eastAsia"/>
        </w:rPr>
        <w:t>Networks,GAN</w:t>
      </w:r>
      <w:proofErr w:type="spellEnd"/>
      <w:r w:rsidR="00A1084A">
        <w:fldChar w:fldCharType="begin"/>
      </w:r>
      <w:r w:rsidR="00C93B2C">
        <w:instrText xml:space="preserve"> ADDIN ZOTERO_ITEM CSL_CITATION {"citationID":"ThPytQkd","properties":{"formattedCitation":"\\super [11]\\nosupersub{}","plainCitation":"[11]","noteIndex":0},"citationItems":[{"id":1875,"uris":["http://zotero.org/users/11229993/items/H8UUXLVB"],"itemData":{"id":1875,"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_files/paper/2014/hash/5ca3e9b122f61f8f06494c97b1afccf3-Abstract.html","volume":"27","author":[{"family":"Goodfellow","given":"Ian"},{"family":"Pouget-Abadie","given":"Jean"},{"family":"Mirza","given":"Mehdi"},{"family":"Xu","given":"Bing"},{"family":"Warde-Farley","given":"David"},{"family":"Ozair","given":"Sherjil"},{"family":"Courville","given":"Aaron"},{"family":"Bengio","given":"Yoshua"}],"accessed":{"date-parts":[["2023",10,29]]},"issued":{"date-parts":[["2014"]]},"citation-key":"goodfellowGenerativeAdversarialNets2014"}}],"schema":"https://github.com/citation-style-language/schema/raw/master/csl-citation.json"} </w:instrText>
      </w:r>
      <w:r w:rsidR="00A1084A">
        <w:fldChar w:fldCharType="separate"/>
      </w:r>
      <w:r w:rsidR="00182B7D" w:rsidRPr="00182B7D">
        <w:rPr>
          <w:rFonts w:cs="Times New Roman"/>
          <w:kern w:val="0"/>
          <w:szCs w:val="24"/>
          <w:vertAlign w:val="superscript"/>
        </w:rPr>
        <w:t>[11]</w:t>
      </w:r>
      <w:r w:rsidR="00A1084A">
        <w:fldChar w:fldCharType="end"/>
      </w:r>
      <w:r w:rsidR="00A1084A">
        <w:rPr>
          <w:rFonts w:hint="eastAsia"/>
        </w:rPr>
        <w:t>）</w:t>
      </w:r>
      <w:r w:rsidR="0022274D">
        <w:rPr>
          <w:rFonts w:hint="eastAsia"/>
        </w:rPr>
        <w:t>的云雾去除方法，其名为</w:t>
      </w:r>
      <w:r w:rsidR="0022274D" w:rsidRPr="0022274D">
        <w:rPr>
          <w:rFonts w:hint="eastAsia"/>
        </w:rPr>
        <w:t>Spatial Attention Generative Adversarial Network</w:t>
      </w:r>
      <w:r w:rsidR="0022274D" w:rsidRPr="0022274D">
        <w:rPr>
          <w:rFonts w:hint="eastAsia"/>
        </w:rPr>
        <w:t>（</w:t>
      </w:r>
      <w:proofErr w:type="spellStart"/>
      <w:r w:rsidR="0022274D" w:rsidRPr="0022274D">
        <w:rPr>
          <w:rFonts w:hint="eastAsia"/>
        </w:rPr>
        <w:t>SpA</w:t>
      </w:r>
      <w:proofErr w:type="spellEnd"/>
      <w:r w:rsidR="0022274D" w:rsidRPr="0022274D">
        <w:rPr>
          <w:rFonts w:hint="eastAsia"/>
        </w:rPr>
        <w:t xml:space="preserve"> GAN</w:t>
      </w:r>
      <w:r w:rsidR="0022274D" w:rsidRPr="0022274D">
        <w:rPr>
          <w:rFonts w:hint="eastAsia"/>
        </w:rPr>
        <w:t>）</w:t>
      </w:r>
      <w:r w:rsidR="0022274D">
        <w:rPr>
          <w:rFonts w:hint="eastAsia"/>
        </w:rPr>
        <w:t>。该网络</w:t>
      </w:r>
      <w:r w:rsidR="0022274D" w:rsidRPr="0022274D">
        <w:rPr>
          <w:rFonts w:hint="eastAsia"/>
        </w:rPr>
        <w:t>首次在云雾去除任务中引入了空间注意力机制</w:t>
      </w:r>
      <w:r w:rsidR="0022274D">
        <w:rPr>
          <w:rFonts w:hint="eastAsia"/>
        </w:rPr>
        <w:t>，</w:t>
      </w:r>
      <w:r w:rsidR="0022274D" w:rsidRPr="0022274D">
        <w:rPr>
          <w:rFonts w:hint="eastAsia"/>
        </w:rPr>
        <w:t>通过模拟人类视觉系统的机制，识别并聚焦云区，增强这些区域的信息恢复能力。</w:t>
      </w:r>
    </w:p>
    <w:p w14:paraId="72E7EFD7" w14:textId="23AC0C97" w:rsidR="007566EF" w:rsidRDefault="008F0D1B" w:rsidP="00587E94">
      <w:pPr>
        <w:pStyle w:val="2"/>
        <w:keepNext w:val="0"/>
        <w:keepLines w:val="0"/>
        <w:rPr>
          <w:rFonts w:hint="eastAsia"/>
        </w:rPr>
      </w:pPr>
      <w:r>
        <w:rPr>
          <w:rFonts w:hint="eastAsia"/>
        </w:rPr>
        <w:t>图像</w:t>
      </w:r>
      <w:r w:rsidR="007566EF" w:rsidRPr="00CD0A7D">
        <w:t>风格迁移</w:t>
      </w:r>
    </w:p>
    <w:p w14:paraId="3B69910D" w14:textId="7B5D2BC3" w:rsidR="008F0D1B" w:rsidRDefault="008F0D1B" w:rsidP="00BA044D">
      <w:pPr>
        <w:ind w:firstLine="420"/>
      </w:pPr>
      <w:r>
        <w:rPr>
          <w:rFonts w:hint="eastAsia"/>
        </w:rPr>
        <w:t>图像风格迁移可以被定义为如下任务：</w:t>
      </w:r>
      <w:r w:rsidR="00464CA9">
        <w:rPr>
          <w:rFonts w:hint="eastAsia"/>
        </w:rPr>
        <w:t>在图像域中获取一张风格化图像，</w:t>
      </w:r>
      <w:proofErr w:type="gramStart"/>
      <w:r w:rsidR="00464CA9">
        <w:rPr>
          <w:rFonts w:hint="eastAsia"/>
        </w:rPr>
        <w:t>该风格</w:t>
      </w:r>
      <w:proofErr w:type="gramEnd"/>
      <w:r w:rsidR="00464CA9">
        <w:rPr>
          <w:rFonts w:hint="eastAsia"/>
        </w:rPr>
        <w:t>化图像具有某张特定图像的内容信息，同时与另一张图像的风格信息类似。</w:t>
      </w:r>
      <w:r w:rsidR="002F47D8">
        <w:rPr>
          <w:rFonts w:hint="eastAsia"/>
        </w:rPr>
        <w:t>风格迁移任务中，提供内容信息的图像被称作内容图像，提供风格信息的图像被称作风格图像。</w:t>
      </w:r>
      <w:r w:rsidR="004F3493">
        <w:rPr>
          <w:rFonts w:hint="eastAsia"/>
        </w:rPr>
        <w:t>尽管风格迁移工作中风格图像往往是艺术作品，但也可以由真实图像提供所需的风格信息。</w:t>
      </w:r>
    </w:p>
    <w:p w14:paraId="0541856E" w14:textId="1C206BA2" w:rsidR="00637E3C" w:rsidRDefault="00BA044D" w:rsidP="007055EF">
      <w:pPr>
        <w:ind w:firstLine="420"/>
      </w:pPr>
      <w:r>
        <w:rPr>
          <w:rFonts w:hint="eastAsia"/>
        </w:rPr>
        <w:t>风格迁移算法的出现可以追溯到</w:t>
      </w:r>
      <w:r>
        <w:rPr>
          <w:rFonts w:hint="eastAsia"/>
        </w:rPr>
        <w:t>20</w:t>
      </w:r>
      <w:r>
        <w:rPr>
          <w:rFonts w:hint="eastAsia"/>
        </w:rPr>
        <w:t>世纪</w:t>
      </w:r>
      <w:r w:rsidR="008F0D1B">
        <w:rPr>
          <w:rFonts w:hint="eastAsia"/>
        </w:rPr>
        <w:t>90</w:t>
      </w:r>
      <w:r w:rsidR="008F0D1B">
        <w:rPr>
          <w:rFonts w:hint="eastAsia"/>
        </w:rPr>
        <w:t>年代中期</w:t>
      </w:r>
      <w:r w:rsidR="008F0D1B">
        <w:fldChar w:fldCharType="begin"/>
      </w:r>
      <w:r w:rsidR="00182B7D">
        <w:instrText xml:space="preserve"> ADDIN ZOTERO_ITEM CSL_CITATION {"citationID":"UIPiP9Sc","properties":{"formattedCitation":"\\super [12]\\nosupersub{}","plainCitation":"[12]","noteIndex":0},"citationItems":[{"id":773,"uris":["http://zotero.org/users/11229993/items/2MVWSEBU"],"itemData":{"id":773,"type":"article-journal","abstract":"Traditional methods of style transfer emphasize primarily the transfer of artistic styles. In recent years, style transfer has expanded beyond the realm of artistic expression to encompass fields such as medicine, industry, and literature. Currently, the style transfer algorithm generating the most attention is the Generative Adversarial Networks (GANs) approach. In this paper, we provide a summary and analysis of the style transfer algorithm based on convolutional neural networks from the perspective of GANs. We review the development process from traditional style transfer algorithms to convolutional neural network-based ones, evaluate their effectiveness and application value, and discuss future research directions and challenges for generative adversarial network-based style transfer algorithms.","container-title":"Computers and Electrical Engineering","DOI":"10.1016/j.compeleceng.2023.108723","ISSN":"0045-7906","journalAbbreviation":"Computers and Electrical Engineering","page":"108723","source":"ScienceDirect","title":"Image neural style transfer: A review","title-short":"Image neural style transfer","volume":"108","author":[{"family":"Cai","given":"Qiang"},{"family":"Ma","given":"Mengxu"},{"family":"Wang","given":"Chen"},{"family":"Li","given":"Haisheng"}],"issued":{"date-parts":[["2023",5,1]]},"citation-key":"caiImageNeuralStyle2023"}}],"schema":"https://github.com/citation-style-language/schema/raw/master/csl-citation.json"} </w:instrText>
      </w:r>
      <w:r w:rsidR="008F0D1B">
        <w:fldChar w:fldCharType="separate"/>
      </w:r>
      <w:r w:rsidR="00182B7D" w:rsidRPr="00182B7D">
        <w:rPr>
          <w:rFonts w:cs="Times New Roman"/>
          <w:kern w:val="0"/>
          <w:szCs w:val="24"/>
          <w:vertAlign w:val="superscript"/>
        </w:rPr>
        <w:t>[12]</w:t>
      </w:r>
      <w:r w:rsidR="008F0D1B">
        <w:fldChar w:fldCharType="end"/>
      </w:r>
      <w:r w:rsidR="008F0D1B">
        <w:rPr>
          <w:rFonts w:hint="eastAsia"/>
        </w:rPr>
        <w:t>。从该时期开始到</w:t>
      </w:r>
      <w:r w:rsidR="008F0D1B">
        <w:rPr>
          <w:rFonts w:hint="eastAsia"/>
        </w:rPr>
        <w:t>2016</w:t>
      </w:r>
      <w:r w:rsidR="008F0D1B">
        <w:fldChar w:fldCharType="begin"/>
      </w:r>
      <w:r w:rsidR="00182B7D">
        <w:instrText xml:space="preserve"> ADDIN ZOTERO_ITEM CSL_CITATION {"citationID":"lHNNy7OY","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8F0D1B">
        <w:fldChar w:fldCharType="separate"/>
      </w:r>
      <w:r w:rsidR="00182B7D" w:rsidRPr="00182B7D">
        <w:rPr>
          <w:rFonts w:cs="Times New Roman"/>
          <w:kern w:val="0"/>
          <w:szCs w:val="24"/>
          <w:vertAlign w:val="superscript"/>
        </w:rPr>
        <w:t>[13]</w:t>
      </w:r>
      <w:r w:rsidR="008F0D1B">
        <w:fldChar w:fldCharType="end"/>
      </w:r>
      <w:r w:rsidR="008F0D1B">
        <w:rPr>
          <w:rFonts w:hint="eastAsia"/>
        </w:rPr>
        <w:t>出现的风格迁移成果往往以数学建模或纹理模拟为主要特征，</w:t>
      </w:r>
      <w:r w:rsidR="009A4FA8">
        <w:rPr>
          <w:rFonts w:hint="eastAsia"/>
        </w:rPr>
        <w:t>该类成果</w:t>
      </w:r>
      <w:r w:rsidR="00E14E08">
        <w:rPr>
          <w:rFonts w:hint="eastAsia"/>
        </w:rPr>
        <w:t>被</w:t>
      </w:r>
      <w:r w:rsidR="009A4FA8">
        <w:rPr>
          <w:rFonts w:hint="eastAsia"/>
        </w:rPr>
        <w:t>归为</w:t>
      </w:r>
      <w:r w:rsidR="00E14E08">
        <w:rPr>
          <w:rFonts w:hint="eastAsia"/>
        </w:rPr>
        <w:t>传统风格迁移</w:t>
      </w:r>
      <w:r w:rsidR="009A4FA8">
        <w:rPr>
          <w:rFonts w:hint="eastAsia"/>
        </w:rPr>
        <w:t>成果</w:t>
      </w:r>
      <w:r w:rsidR="00E14E08">
        <w:rPr>
          <w:rFonts w:hint="eastAsia"/>
        </w:rPr>
        <w:t>。</w:t>
      </w:r>
      <w:r w:rsidR="00AB1169">
        <w:rPr>
          <w:rFonts w:hint="eastAsia"/>
        </w:rPr>
        <w:t>传统风格迁移成果可以通过多种方式实现，基于</w:t>
      </w:r>
      <w:r w:rsidR="00C45FF4">
        <w:rPr>
          <w:rFonts w:hint="eastAsia"/>
        </w:rPr>
        <w:t>风格</w:t>
      </w:r>
      <w:r w:rsidR="00CF3DF0">
        <w:rPr>
          <w:rFonts w:hint="eastAsia"/>
        </w:rPr>
        <w:t>原</w:t>
      </w:r>
      <w:r w:rsidR="00C45FF4">
        <w:rPr>
          <w:rFonts w:hint="eastAsia"/>
        </w:rPr>
        <w:t>语</w:t>
      </w:r>
      <w:r w:rsidR="00AB1169">
        <w:rPr>
          <w:rFonts w:hint="eastAsia"/>
        </w:rPr>
        <w:t>的风格迁移（</w:t>
      </w:r>
      <w:r w:rsidR="00821200">
        <w:rPr>
          <w:rFonts w:hint="eastAsia"/>
        </w:rPr>
        <w:t>P</w:t>
      </w:r>
      <w:r w:rsidR="00821200" w:rsidRPr="00821200">
        <w:t>rimitives</w:t>
      </w:r>
      <w:r w:rsidR="00AB1169" w:rsidRPr="00AB1169">
        <w:rPr>
          <w:rFonts w:hint="eastAsia"/>
        </w:rPr>
        <w:t>-Based Rendering</w:t>
      </w:r>
      <w:r w:rsidR="00AB1169" w:rsidRPr="00AB1169">
        <w:rPr>
          <w:rFonts w:hint="eastAsia"/>
        </w:rPr>
        <w:t>，</w:t>
      </w:r>
      <w:r w:rsidR="00821200">
        <w:rPr>
          <w:rFonts w:hint="eastAsia"/>
        </w:rPr>
        <w:t>P</w:t>
      </w:r>
      <w:r w:rsidR="00AB1169" w:rsidRPr="00AB1169">
        <w:rPr>
          <w:rFonts w:hint="eastAsia"/>
        </w:rPr>
        <w:t>BR</w:t>
      </w:r>
      <w:r w:rsidR="00AB1169" w:rsidRPr="00AB1169">
        <w:rPr>
          <w:rFonts w:hint="eastAsia"/>
        </w:rPr>
        <w:t>）</w:t>
      </w:r>
      <w:r w:rsidR="00AB1169">
        <w:rPr>
          <w:rFonts w:hint="eastAsia"/>
        </w:rPr>
        <w:t>是一个较为常见的方法。</w:t>
      </w:r>
      <w:r w:rsidR="00D05513">
        <w:rPr>
          <w:rFonts w:hint="eastAsia"/>
        </w:rPr>
        <w:t>该类方法的核心思想是</w:t>
      </w:r>
      <w:r w:rsidR="00ED1E89">
        <w:rPr>
          <w:rFonts w:hint="eastAsia"/>
        </w:rPr>
        <w:t>于空白图像上</w:t>
      </w:r>
      <w:r w:rsidR="00D05513">
        <w:rPr>
          <w:rFonts w:hint="eastAsia"/>
        </w:rPr>
        <w:t>操作如虚拟笔触、点划与阴影等风格</w:t>
      </w:r>
      <w:r w:rsidR="00C45FF4">
        <w:rPr>
          <w:rFonts w:hint="eastAsia"/>
        </w:rPr>
        <w:t>原语</w:t>
      </w:r>
      <w:r w:rsidR="00D05513">
        <w:rPr>
          <w:rFonts w:hint="eastAsia"/>
        </w:rPr>
        <w:t>，以模拟特定风格。</w:t>
      </w:r>
    </w:p>
    <w:p w14:paraId="03C180F5" w14:textId="76A4570D" w:rsidR="00637E3C" w:rsidRDefault="004F09E2" w:rsidP="00637E3C">
      <w:pPr>
        <w:ind w:firstLine="420"/>
      </w:pPr>
      <w:r>
        <w:rPr>
          <w:rFonts w:hint="eastAsia"/>
        </w:rPr>
        <w:t>基于图像示例的风格迁移方法是另一种传统风格迁移方法，该类方法通过分析一个内容</w:t>
      </w:r>
      <w:r w:rsidR="00026A9C">
        <w:t>—</w:t>
      </w:r>
      <w:r w:rsidR="00026A9C">
        <w:rPr>
          <w:rFonts w:hint="eastAsia"/>
        </w:rPr>
        <w:t>风格</w:t>
      </w:r>
      <w:r>
        <w:rPr>
          <w:rFonts w:hint="eastAsia"/>
        </w:rPr>
        <w:t>示例对学习二者之间的映射关系。内容</w:t>
      </w:r>
      <w:r w:rsidR="00564A75">
        <w:t>—</w:t>
      </w:r>
      <w:r w:rsidR="00564A75">
        <w:rPr>
          <w:rFonts w:hint="eastAsia"/>
        </w:rPr>
        <w:t>风格</w:t>
      </w:r>
      <w:r>
        <w:rPr>
          <w:rFonts w:hint="eastAsia"/>
        </w:rPr>
        <w:t>示例对是一组图像信息的两个不同版本，二者具有相同或类似的内容信息与差别较大的风格信息。</w:t>
      </w:r>
      <w:r w:rsidR="007055EF">
        <w:rPr>
          <w:rFonts w:hint="eastAsia"/>
        </w:rPr>
        <w:t>获取映射关系后，该这类方法通常编码一组启发式规则，以描绘预定的风格</w:t>
      </w:r>
      <w:r w:rsidR="007B0BC3">
        <w:rPr>
          <w:rFonts w:hint="eastAsia"/>
        </w:rPr>
        <w:t>。</w:t>
      </w:r>
    </w:p>
    <w:p w14:paraId="49A10FFD" w14:textId="19AC9831" w:rsidR="008B16F9" w:rsidRDefault="00564A75" w:rsidP="000D1E84">
      <w:pPr>
        <w:ind w:firstLine="420"/>
      </w:pPr>
      <w:r>
        <w:rPr>
          <w:rFonts w:hint="eastAsia"/>
        </w:rPr>
        <w:lastRenderedPageBreak/>
        <w:t>基于滤镜的风格迁移则是利用各种图像处理滤镜以实现风格迁移的传统风格迁移方法</w:t>
      </w:r>
      <w:r w:rsidR="00960EEF">
        <w:rPr>
          <w:rFonts w:hint="eastAsia"/>
        </w:rPr>
        <w:t>。该类利用交互技术（如人类注视追踪器、重要性图等）以探索风格图像的不同层次，</w:t>
      </w:r>
      <w:r w:rsidR="000D1E84">
        <w:rPr>
          <w:rFonts w:hint="eastAsia"/>
        </w:rPr>
        <w:t>通过分割源图像的不同分辨率版本构建的区域包含层级，以实现不同层次的抽象表示，最终</w:t>
      </w:r>
      <w:r w:rsidR="00960EEF">
        <w:rPr>
          <w:rFonts w:hint="eastAsia"/>
        </w:rPr>
        <w:t>创建不同滤镜。</w:t>
      </w:r>
    </w:p>
    <w:p w14:paraId="631D5AD6" w14:textId="121185BB" w:rsidR="00577FE8" w:rsidRDefault="001C3110" w:rsidP="000D1E84">
      <w:pPr>
        <w:ind w:firstLine="420"/>
      </w:pPr>
      <w:r>
        <w:rPr>
          <w:rFonts w:hint="eastAsia"/>
        </w:rPr>
        <w:t>随着深度学习的发展，风格迁移也由传统方法向深度学习方法转变</w:t>
      </w:r>
      <w:r w:rsidR="00A26273">
        <w:rPr>
          <w:rFonts w:hint="eastAsia"/>
        </w:rPr>
        <w:t>，利用神经网络进行风格迁移的方法被称作神经风格迁移。神经风格迁移从</w:t>
      </w:r>
      <w:r w:rsidR="00A26273">
        <w:rPr>
          <w:rFonts w:hint="eastAsia"/>
        </w:rPr>
        <w:t>2016</w:t>
      </w:r>
      <w:r w:rsidR="00A26273">
        <w:rPr>
          <w:rFonts w:hint="eastAsia"/>
        </w:rPr>
        <w:t>年</w:t>
      </w:r>
      <w:r w:rsidR="00A26273">
        <w:fldChar w:fldCharType="begin"/>
      </w:r>
      <w:r w:rsidR="00182B7D">
        <w:instrText xml:space="preserve"> ADDIN ZOTERO_ITEM CSL_CITATION {"citationID":"jRNb6Kwv","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A26273">
        <w:fldChar w:fldCharType="separate"/>
      </w:r>
      <w:r w:rsidR="00182B7D" w:rsidRPr="00182B7D">
        <w:rPr>
          <w:rFonts w:cs="Times New Roman"/>
          <w:kern w:val="0"/>
          <w:szCs w:val="24"/>
          <w:vertAlign w:val="superscript"/>
        </w:rPr>
        <w:t>[13]</w:t>
      </w:r>
      <w:r w:rsidR="00A26273">
        <w:fldChar w:fldCharType="end"/>
      </w:r>
      <w:r w:rsidR="00A26273">
        <w:rPr>
          <w:rFonts w:hint="eastAsia"/>
        </w:rPr>
        <w:t>发展至今可以大致分为</w:t>
      </w:r>
      <w:r w:rsidR="00080E6D">
        <w:rPr>
          <w:rFonts w:hint="eastAsia"/>
        </w:rPr>
        <w:t>两</w:t>
      </w:r>
      <w:r w:rsidR="00A26273">
        <w:rPr>
          <w:rFonts w:hint="eastAsia"/>
        </w:rPr>
        <w:t>个阶段：</w:t>
      </w:r>
      <w:r w:rsidR="00DF1400">
        <w:rPr>
          <w:rFonts w:hint="eastAsia"/>
        </w:rPr>
        <w:t>基于像素迭代的风格迁移、</w:t>
      </w:r>
      <w:r w:rsidR="006B05E9">
        <w:rPr>
          <w:rFonts w:hint="eastAsia"/>
        </w:rPr>
        <w:t>基于模型迭代的快速风格迁移</w:t>
      </w:r>
      <w:r w:rsidR="00DF1400">
        <w:rPr>
          <w:rFonts w:hint="eastAsia"/>
        </w:rPr>
        <w:t>。</w:t>
      </w:r>
    </w:p>
    <w:p w14:paraId="31991531" w14:textId="25C4ADE3" w:rsidR="001C3110" w:rsidRDefault="00CA4395" w:rsidP="000D1E84">
      <w:pPr>
        <w:ind w:firstLine="420"/>
      </w:pPr>
      <w:r>
        <w:rPr>
          <w:rFonts w:hint="eastAsia"/>
        </w:rPr>
        <w:t>基于像素迭代的风格迁移方法是神经风格迁移发展的第一阶段。</w:t>
      </w:r>
      <w:r w:rsidR="00577FE8">
        <w:rPr>
          <w:rFonts w:hint="eastAsia"/>
        </w:rPr>
        <w:t>作为早期阶段，</w:t>
      </w:r>
      <w:r w:rsidR="00CF1F71">
        <w:rPr>
          <w:rFonts w:hint="eastAsia"/>
        </w:rPr>
        <w:t>该类方法</w:t>
      </w:r>
      <w:r w:rsidR="00F55A36">
        <w:rPr>
          <w:rFonts w:hint="eastAsia"/>
        </w:rPr>
        <w:t>的</w:t>
      </w:r>
      <w:r w:rsidR="00577FE8">
        <w:rPr>
          <w:rFonts w:hint="eastAsia"/>
        </w:rPr>
        <w:t>核心思想在于利用神经网络与损失函数优化噪声图，该噪声图中的数值被认为是神经网络中的参数，并利用损失函数对该噪声图进行反向传播，以达成风格迁移的目标。</w:t>
      </w:r>
      <w:proofErr w:type="spellStart"/>
      <w:r w:rsidR="006D48C3">
        <w:rPr>
          <w:rFonts w:hint="eastAsia"/>
        </w:rPr>
        <w:t>Gatys</w:t>
      </w:r>
      <w:proofErr w:type="spellEnd"/>
      <w:r w:rsidR="006D48C3">
        <w:rPr>
          <w:rFonts w:hint="eastAsia"/>
        </w:rPr>
        <w:t>等人</w:t>
      </w:r>
      <w:r w:rsidR="006D48C3">
        <w:fldChar w:fldCharType="begin"/>
      </w:r>
      <w:r w:rsidR="00182B7D">
        <w:instrText xml:space="preserve"> ADDIN ZOTERO_ITEM CSL_CITATION {"citationID":"DpalnYKd","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6D48C3">
        <w:fldChar w:fldCharType="separate"/>
      </w:r>
      <w:r w:rsidR="00182B7D" w:rsidRPr="00182B7D">
        <w:rPr>
          <w:rFonts w:cs="Times New Roman"/>
          <w:kern w:val="0"/>
          <w:szCs w:val="24"/>
          <w:vertAlign w:val="superscript"/>
        </w:rPr>
        <w:t>[13]</w:t>
      </w:r>
      <w:r w:rsidR="006D48C3">
        <w:fldChar w:fldCharType="end"/>
      </w:r>
      <w:r w:rsidR="006D48C3">
        <w:rPr>
          <w:rFonts w:hint="eastAsia"/>
        </w:rPr>
        <w:t>于</w:t>
      </w:r>
      <w:r w:rsidR="006D48C3">
        <w:rPr>
          <w:rFonts w:hint="eastAsia"/>
        </w:rPr>
        <w:t>2016</w:t>
      </w:r>
      <w:r w:rsidR="006D48C3">
        <w:rPr>
          <w:rFonts w:hint="eastAsia"/>
        </w:rPr>
        <w:t>年率先将</w:t>
      </w:r>
      <w:r w:rsidR="00B34167">
        <w:rPr>
          <w:rFonts w:hint="eastAsia"/>
        </w:rPr>
        <w:t>CNN</w:t>
      </w:r>
      <w:r w:rsidR="006D48C3">
        <w:rPr>
          <w:rFonts w:hint="eastAsia"/>
        </w:rPr>
        <w:t>与风格迁移结合，利用一个</w:t>
      </w:r>
      <w:proofErr w:type="gramStart"/>
      <w:r w:rsidR="006D48C3">
        <w:rPr>
          <w:rFonts w:hint="eastAsia"/>
        </w:rPr>
        <w:t>预训练</w:t>
      </w:r>
      <w:proofErr w:type="gramEnd"/>
      <w:r w:rsidR="006D48C3">
        <w:rPr>
          <w:rFonts w:hint="eastAsia"/>
        </w:rPr>
        <w:t>的图像分类网络</w:t>
      </w:r>
      <w:r w:rsidR="006D48C3">
        <w:rPr>
          <w:rFonts w:hint="eastAsia"/>
        </w:rPr>
        <w:t>VGG19</w:t>
      </w:r>
      <w:r w:rsidR="006D48C3">
        <w:fldChar w:fldCharType="begin"/>
      </w:r>
      <w:r w:rsidR="00C93B2C">
        <w:instrText xml:space="preserve"> ADDIN ZOTERO_ITEM CSL_CITATION {"citationID":"KJuxPkui","properties":{"formattedCitation":"\\super [14]\\nosupersub{}","plainCitation":"[14]","noteIndex":0},"citationItems":[{"id":3322,"uris":["http://zotero.org/users/11229993/items/A7PCCPW2"],"itemData":{"id":3322,"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4",1,29]]},"issued":{"date-parts":[["2015",4,10]]},"citation-key":"simonyanVeryDeepConvolutional2015"}}],"schema":"https://github.com/citation-style-language/schema/raw/master/csl-citation.json"} </w:instrText>
      </w:r>
      <w:r w:rsidR="006D48C3">
        <w:fldChar w:fldCharType="separate"/>
      </w:r>
      <w:r w:rsidR="00182B7D" w:rsidRPr="00182B7D">
        <w:rPr>
          <w:rFonts w:cs="Times New Roman"/>
          <w:kern w:val="0"/>
          <w:szCs w:val="24"/>
          <w:vertAlign w:val="superscript"/>
        </w:rPr>
        <w:t>[14]</w:t>
      </w:r>
      <w:r w:rsidR="006D48C3">
        <w:fldChar w:fldCharType="end"/>
      </w:r>
      <w:r w:rsidR="006D48C3">
        <w:rPr>
          <w:rFonts w:hint="eastAsia"/>
        </w:rPr>
        <w:t>计算</w:t>
      </w:r>
      <w:r w:rsidR="006D48C3">
        <w:rPr>
          <w:rFonts w:hint="eastAsia"/>
        </w:rPr>
        <w:t>Gram</w:t>
      </w:r>
      <w:r w:rsidR="006D48C3">
        <w:rPr>
          <w:rFonts w:hint="eastAsia"/>
        </w:rPr>
        <w:t>矩阵</w:t>
      </w:r>
      <w:r w:rsidR="00FA1371">
        <w:rPr>
          <w:rFonts w:hint="eastAsia"/>
        </w:rPr>
        <w:t>以</w:t>
      </w:r>
      <w:r w:rsidR="006D48C3">
        <w:rPr>
          <w:rFonts w:hint="eastAsia"/>
        </w:rPr>
        <w:t>提取图像特征</w:t>
      </w:r>
      <w:r w:rsidR="00FA1371">
        <w:rPr>
          <w:rFonts w:hint="eastAsia"/>
        </w:rPr>
        <w:t>并计算损失函数，</w:t>
      </w:r>
      <w:r w:rsidR="006D48C3">
        <w:rPr>
          <w:rFonts w:hint="eastAsia"/>
        </w:rPr>
        <w:t>开创了神经风格迁移的先河</w:t>
      </w:r>
      <w:r w:rsidR="003653DF">
        <w:rPr>
          <w:rFonts w:hint="eastAsia"/>
        </w:rPr>
        <w:t>。</w:t>
      </w:r>
      <w:r w:rsidR="00FA1371">
        <w:rPr>
          <w:rFonts w:hint="eastAsia"/>
        </w:rPr>
        <w:t>Risser</w:t>
      </w:r>
      <w:r w:rsidR="00FA1371">
        <w:rPr>
          <w:rFonts w:hint="eastAsia"/>
        </w:rPr>
        <w:t>等人</w:t>
      </w:r>
      <w:r w:rsidR="00187EB4">
        <w:fldChar w:fldCharType="begin"/>
      </w:r>
      <w:r w:rsidR="00C93B2C">
        <w:instrText xml:space="preserve"> ADDIN ZOTERO_ITEM CSL_CITATION {"citationID":"nF1JC9D8","properties":{"formattedCitation":"\\super [15]\\nosupersub{}","plainCitation":"[15]","noteIndex":0},"citationItems":[{"id":1831,"uris":["http://zotero.org/users/11229993/items/LANRKWKL"],"itemData":{"id":1831,"type":"article","abstract":"Recently, methods have been proposed that perform texture synthesis and style transfer by using convolutional neural networks (e.g. Gatys et al. [2015,2016]). These methods are exciting because they can in some cases create results with state-of-the-art quality. However, in this paper, we show these methods also have limitations in texture quality, stability, requisite parameter tuning, and lack of user controls. This paper presents a multiscale synthesis pipeline based on convolutional neural networks that ameliorates these issues. We first give a mathematical explanation of the source of instabilities in many previous approaches. We then improve these instabilities by using histogram losses to synthesize textures that better statistically match the exemplar. We also show how to integrate localized style losses in our multiscale framework. These losses can improve the quality of large features, improve the separation of content and style, and offer artistic contro</w:instrText>
      </w:r>
      <w:r w:rsidR="00C93B2C">
        <w:rPr>
          <w:rFonts w:hint="eastAsia"/>
        </w:rPr>
        <w:instrText>ls such as paint by numbers. We demonstrate that our approach offers improved quality, convergence in fewer iterations, and more stability over the optimization.","DOI":"10.48550/arXiv.1701.08893","note":"abstractTranslation: Risse</w:instrText>
      </w:r>
      <w:r w:rsidR="00C93B2C">
        <w:rPr>
          <w:rFonts w:hint="eastAsia"/>
        </w:rPr>
        <w:instrText>等人针对</w:instrText>
      </w:r>
      <w:r w:rsidR="00C93B2C">
        <w:rPr>
          <w:rFonts w:hint="eastAsia"/>
        </w:rPr>
        <w:instrText>Gatys</w:instrText>
      </w:r>
      <w:r w:rsidR="00C93B2C">
        <w:rPr>
          <w:rFonts w:hint="eastAsia"/>
        </w:rPr>
        <w:instrText>等人的方法进行研究，并发现了</w:instrText>
      </w:r>
      <w:r w:rsidR="00C93B2C">
        <w:rPr>
          <w:rFonts w:hint="eastAsia"/>
        </w:rPr>
        <w:instrText>Gram</w:instrText>
      </w:r>
      <w:r w:rsidR="00C93B2C">
        <w:rPr>
          <w:rFonts w:hint="eastAsia"/>
        </w:rPr>
        <w:instrText>矩阵用于风格迁移时不稳定的原因：具有不同均值和方差的特征图可能拥有相同的</w:instrText>
      </w:r>
      <w:r w:rsidR="00C93B2C">
        <w:rPr>
          <w:rFonts w:hint="eastAsia"/>
        </w:rPr>
        <w:instrText>Gram</w:instrText>
      </w:r>
      <w:r w:rsidR="00C93B2C">
        <w:rPr>
          <w:rFonts w:hint="eastAsia"/>
        </w:rPr>
        <w:instrText>矩阵。基于这个发现，</w:instrText>
      </w:r>
      <w:r w:rsidR="00C93B2C">
        <w:rPr>
          <w:rFonts w:hint="eastAsia"/>
        </w:rPr>
        <w:instrText>Risser</w:instrText>
      </w:r>
      <w:r w:rsidR="00C93B2C">
        <w:rPr>
          <w:rFonts w:hint="eastAsia"/>
        </w:rPr>
        <w:instrText>等人将特征图的直方图纳入风格迁移损失函数的考量，进一步优化了基于</w:instrText>
      </w:r>
      <w:r w:rsidR="00C93B2C">
        <w:rPr>
          <w:rFonts w:hint="eastAsia"/>
        </w:rPr>
        <w:instrText>Gram</w:instrText>
      </w:r>
      <w:r w:rsidR="00C93B2C">
        <w:rPr>
          <w:rFonts w:hint="eastAsia"/>
        </w:rPr>
        <w:instrText>矩阵的风格迁移方法。其优点在于能够生成更加稳定的风格图像；但由于引入了特征图的直方图，导致该方法的计算更加复杂，风格迁移过程耗时更长，在进行批量迁移时效率更低。同时，由于</w:instrText>
      </w:r>
      <w:r w:rsidR="00C93B2C">
        <w:rPr>
          <w:rFonts w:hint="eastAsia"/>
        </w:rPr>
        <w:instrText>Risser</w:instrText>
      </w:r>
      <w:r w:rsidR="00C93B2C">
        <w:rPr>
          <w:rFonts w:hint="eastAsia"/>
        </w:rPr>
        <w:instrText>等人仅考虑了风格化过程中生成图像的稳定性问题，不能对纹理精细化描述的问题依旧存在。</w:instrText>
      </w:r>
      <w:r w:rsidR="00C93B2C">
        <w:rPr>
          <w:rFonts w:hint="eastAsia"/>
        </w:rPr>
        <w:instrText>","number":"arXiv:1701.08893</w:instrText>
      </w:r>
      <w:r w:rsidR="00C93B2C">
        <w:instrText xml:space="preserve">","publisher":"arXiv","source":"arXiv.org","title":"Stable and Controllable Neural Texture Synthesis and Style Transfer Using Histogram Losses","URL":"http://arxiv.org/abs/1701.08893","author":[{"family":"Risser","given":"Eric"},{"family":"Wilmot","given":"Pierre"},{"family":"Barnes","given":"Connelly"}],"accessed":{"date-parts":[["2023",10,29]]},"issued":{"date-parts":[["2017",2,1]]},"citation-key":"risserStableControllableNeural2017"}}],"schema":"https://github.com/citation-style-language/schema/raw/master/csl-citation.json"} </w:instrText>
      </w:r>
      <w:r w:rsidR="00187EB4">
        <w:fldChar w:fldCharType="separate"/>
      </w:r>
      <w:r w:rsidR="00182B7D" w:rsidRPr="00182B7D">
        <w:rPr>
          <w:rFonts w:cs="Times New Roman"/>
          <w:kern w:val="0"/>
          <w:szCs w:val="24"/>
          <w:vertAlign w:val="superscript"/>
        </w:rPr>
        <w:t>[15]</w:t>
      </w:r>
      <w:r w:rsidR="00187EB4">
        <w:fldChar w:fldCharType="end"/>
      </w:r>
      <w:r w:rsidR="00187EB4">
        <w:rPr>
          <w:rFonts w:hint="eastAsia"/>
        </w:rPr>
        <w:t>在</w:t>
      </w:r>
      <w:proofErr w:type="spellStart"/>
      <w:r w:rsidR="00187EB4">
        <w:rPr>
          <w:rFonts w:hint="eastAsia"/>
        </w:rPr>
        <w:t>Gatys</w:t>
      </w:r>
      <w:proofErr w:type="spellEnd"/>
      <w:r w:rsidR="00187EB4">
        <w:rPr>
          <w:rFonts w:hint="eastAsia"/>
        </w:rPr>
        <w:t>等人</w:t>
      </w:r>
      <w:r w:rsidR="00187EB4">
        <w:fldChar w:fldCharType="begin"/>
      </w:r>
      <w:r w:rsidR="00182B7D">
        <w:instrText xml:space="preserve"> ADDIN ZOTERO_ITEM CSL_CITATION {"citationID":"isWfMxER","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187EB4">
        <w:fldChar w:fldCharType="separate"/>
      </w:r>
      <w:r w:rsidR="00182B7D" w:rsidRPr="00182B7D">
        <w:rPr>
          <w:rFonts w:cs="Times New Roman"/>
          <w:kern w:val="0"/>
          <w:szCs w:val="24"/>
          <w:vertAlign w:val="superscript"/>
        </w:rPr>
        <w:t>[13]</w:t>
      </w:r>
      <w:r w:rsidR="00187EB4">
        <w:fldChar w:fldCharType="end"/>
      </w:r>
      <w:r w:rsidR="00187EB4">
        <w:rPr>
          <w:rFonts w:hint="eastAsia"/>
        </w:rPr>
        <w:t>的成果上</w:t>
      </w:r>
      <w:r w:rsidR="00F55CAD">
        <w:rPr>
          <w:rFonts w:hint="eastAsia"/>
        </w:rPr>
        <w:t>进行优化，</w:t>
      </w:r>
      <w:r w:rsidR="002E7993">
        <w:rPr>
          <w:rFonts w:hint="eastAsia"/>
        </w:rPr>
        <w:t>将原图与特征图的直方图纳入损失函数</w:t>
      </w:r>
      <w:proofErr w:type="gramStart"/>
      <w:r w:rsidR="002E7993">
        <w:rPr>
          <w:rFonts w:hint="eastAsia"/>
        </w:rPr>
        <w:t>考量</w:t>
      </w:r>
      <w:proofErr w:type="gramEnd"/>
      <w:r w:rsidR="002E7993">
        <w:rPr>
          <w:rFonts w:hint="eastAsia"/>
        </w:rPr>
        <w:t>，</w:t>
      </w:r>
      <w:r w:rsidR="00BA587F">
        <w:rPr>
          <w:rFonts w:hint="eastAsia"/>
        </w:rPr>
        <w:t>使风格迁移质量更加稳定。</w:t>
      </w:r>
    </w:p>
    <w:p w14:paraId="6353AAA0" w14:textId="34F0C4BA" w:rsidR="00F55A36" w:rsidRDefault="00496434" w:rsidP="00142AD9">
      <w:pPr>
        <w:ind w:firstLine="420"/>
      </w:pPr>
      <w:r>
        <w:rPr>
          <w:rFonts w:hint="eastAsia"/>
        </w:rPr>
        <w:t>注意</w:t>
      </w:r>
      <w:r w:rsidR="00BA6828">
        <w:rPr>
          <w:rFonts w:hint="eastAsia"/>
        </w:rPr>
        <w:t>到运算时间导致的应用范围狭窄问题，</w:t>
      </w:r>
      <w:r w:rsidR="00B77353">
        <w:rPr>
          <w:rFonts w:hint="eastAsia"/>
        </w:rPr>
        <w:t>为了提升神经风格迁移的效率，研究人员试图以迁移质量或</w:t>
      </w:r>
      <w:proofErr w:type="gramStart"/>
      <w:r w:rsidR="00B77353">
        <w:rPr>
          <w:rFonts w:hint="eastAsia"/>
        </w:rPr>
        <w:t>单模型能迁移</w:t>
      </w:r>
      <w:proofErr w:type="gramEnd"/>
      <w:r w:rsidR="00B77353">
        <w:rPr>
          <w:rFonts w:hint="eastAsia"/>
        </w:rPr>
        <w:t>风格的种类为代价实现快速风格迁移</w:t>
      </w:r>
      <w:r w:rsidR="0097463B">
        <w:rPr>
          <w:rFonts w:hint="eastAsia"/>
        </w:rPr>
        <w:t>，这一阶段的成果被称作基于模型迭代的快速风格迁移</w:t>
      </w:r>
      <w:r w:rsidR="002A73AF">
        <w:rPr>
          <w:rFonts w:hint="eastAsia"/>
        </w:rPr>
        <w:t>，即</w:t>
      </w:r>
      <w:r w:rsidR="00D96DAE">
        <w:rPr>
          <w:rFonts w:hint="eastAsia"/>
        </w:rPr>
        <w:t>神经</w:t>
      </w:r>
      <w:r w:rsidR="002A73AF">
        <w:rPr>
          <w:rFonts w:hint="eastAsia"/>
        </w:rPr>
        <w:t>风格迁移第二阶段</w:t>
      </w:r>
      <w:r w:rsidR="00AD6BEA">
        <w:rPr>
          <w:rFonts w:hint="eastAsia"/>
        </w:rPr>
        <w:t>。</w:t>
      </w:r>
      <w:r w:rsidR="00F7333F">
        <w:rPr>
          <w:rFonts w:hint="eastAsia"/>
        </w:rPr>
        <w:t>实现该思路的主要方式如下：</w:t>
      </w:r>
      <w:proofErr w:type="gramStart"/>
      <w:r w:rsidR="00F7333F">
        <w:rPr>
          <w:rFonts w:hint="eastAsia"/>
        </w:rPr>
        <w:t>改风格</w:t>
      </w:r>
      <w:proofErr w:type="gramEnd"/>
      <w:r w:rsidR="00F7333F">
        <w:rPr>
          <w:rFonts w:hint="eastAsia"/>
        </w:rPr>
        <w:t>迁移第一阶段中优化噪声图像的思想为优化神经网络的思想，将推理所需时间前置为训练所需时间</w:t>
      </w:r>
      <w:r w:rsidR="003F3B08">
        <w:rPr>
          <w:rFonts w:hint="eastAsia"/>
        </w:rPr>
        <w:t>。在具体实现层面，</w:t>
      </w:r>
      <w:r w:rsidR="007200CC">
        <w:rPr>
          <w:rFonts w:hint="eastAsia"/>
        </w:rPr>
        <w:t>主要实现方法为训练一个特定的风格迁移网络，将风格信息以参数的形式保留在网络中。在面对不同风格时，调整网络模型参数，从而完成快速风格迁移。</w:t>
      </w:r>
      <w:r w:rsidR="003F6DF1">
        <w:rPr>
          <w:rFonts w:hint="eastAsia"/>
        </w:rPr>
        <w:t>Johson</w:t>
      </w:r>
      <w:r w:rsidR="003F6DF1">
        <w:rPr>
          <w:rFonts w:hint="eastAsia"/>
        </w:rPr>
        <w:t>等人</w:t>
      </w:r>
      <w:r w:rsidR="003F6DF1">
        <w:fldChar w:fldCharType="begin"/>
      </w:r>
      <w:r w:rsidR="00C93B2C">
        <w:instrText xml:space="preserve"> ADDIN ZOTERO_ITEM CSL_CITATION {"citationID":"ABAzc661","properties":{"formattedCitation":"\\super [16]\\nosupersub{}","plainCitation":"[16]","noteIndex":0},"citationItems":[{"id":105,"uris":["http://zotero.org/users/11229993/items/WMAJ5YRD"],"itemData":{"id":105,"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3",4,10]]},"issued":{"date-parts":[["2016",3,26]]},"citation-key":"johnsonPerceptualLossesRealTime2016"}}],"schema":"https://github.com/citation-style-language/schema/raw/master/csl-citation.json"} </w:instrText>
      </w:r>
      <w:r w:rsidR="003F6DF1">
        <w:fldChar w:fldCharType="separate"/>
      </w:r>
      <w:r w:rsidR="00182B7D" w:rsidRPr="00182B7D">
        <w:rPr>
          <w:rFonts w:cs="Times New Roman"/>
          <w:kern w:val="0"/>
          <w:szCs w:val="24"/>
          <w:vertAlign w:val="superscript"/>
        </w:rPr>
        <w:t>[16]</w:t>
      </w:r>
      <w:r w:rsidR="003F6DF1">
        <w:fldChar w:fldCharType="end"/>
      </w:r>
      <w:r w:rsidR="003F6DF1">
        <w:rPr>
          <w:rFonts w:hint="eastAsia"/>
        </w:rPr>
        <w:t>与</w:t>
      </w:r>
      <w:r w:rsidR="003F6DF1">
        <w:rPr>
          <w:rFonts w:hint="eastAsia"/>
        </w:rPr>
        <w:t>Ulyanov</w:t>
      </w:r>
      <w:r w:rsidR="003F6DF1">
        <w:fldChar w:fldCharType="begin"/>
      </w:r>
      <w:r w:rsidR="00C93B2C">
        <w:instrText xml:space="preserve"> ADDIN ZOTERO_ITEM CSL_CITATION {"citationID":"OqAx24VP","properties":{"formattedCitation":"\\super [17]\\nosupersub{}","plainCitation":"[17]","noteIndex":0},"citationItems":[{"id":1857,"uris":["http://zotero.org/users/11229993/items/ZHTIYKFZ"],"itemData":{"id":1857,"type":"article","abstract":"Gatys et al. recently demonstrated that deep networks can generate beautiful textures and stylized images from a single texture example. However, their methods requires a slow and memory-consuming optimization process. We propose here an alternative approach that moves the computational burden to a learning stage. Given a single example of a texture, our approach trains compact feed-forward convolutional networks to generate multiple samples of the same texture of arbitrary size and to transfer artistic style from a given image to any other image. The resulting networks are remarkably light-weight and can generate textures of quality comparable to Gatys~et~al., but hundreds of times faster. More generally, our approach highlights the power and flexibility of generative feed-forward models trained with complex and expressive loss functions.","DOI":"10.48550/arXiv.1603.03417","note":"arXiv:1603.03417 [cs]","number":"arXiv:1603.03417","publisher":"arXiv","source":"arXiv.org","title":"Texture Networks: Feed-forward Synthesis of Textures and Stylized Images","title-short":"Texture Networks","URL":"http://arxiv.org/abs/1603.03417","author":[{"family":"Ulyanov","given":"Dmitry"},{"family":"Lebedev","given":"Vadim"},{"family":"Vedaldi","given":"Andrea"},{"family":"Lempitsky","given":"Victor"}],"accessed":{"date-parts":[["2023",10,29]]},"issued":{"date-parts":[["2016",3,10]]},"citation-key":"ulyanovTextureNetworksFeedforward2016"}}],"schema":"https://github.com/citation-style-language/schema/raw/master/csl-citation.json"} </w:instrText>
      </w:r>
      <w:r w:rsidR="003F6DF1">
        <w:fldChar w:fldCharType="separate"/>
      </w:r>
      <w:r w:rsidR="00182B7D" w:rsidRPr="00182B7D">
        <w:rPr>
          <w:rFonts w:cs="Times New Roman"/>
          <w:kern w:val="0"/>
          <w:szCs w:val="24"/>
          <w:vertAlign w:val="superscript"/>
        </w:rPr>
        <w:t>[17]</w:t>
      </w:r>
      <w:r w:rsidR="003F6DF1">
        <w:fldChar w:fldCharType="end"/>
      </w:r>
      <w:r w:rsidR="003F6DF1">
        <w:rPr>
          <w:rFonts w:hint="eastAsia"/>
        </w:rPr>
        <w:t>等人率先且彼此独立的发表了实时风格迁移工作</w:t>
      </w:r>
      <w:r w:rsidR="003F022A">
        <w:rPr>
          <w:rFonts w:hint="eastAsia"/>
        </w:rPr>
        <w:t>，双方的想法类似，但具体实现细节略有不同。</w:t>
      </w:r>
      <w:r w:rsidR="005C5E9E">
        <w:rPr>
          <w:rFonts w:hint="eastAsia"/>
        </w:rPr>
        <w:t>核心思想为训练一个前馈神经网络，以神经网络中的参数保存风格化信息，如此便无须在风格迁移时优化噪声图像，而是直接修改内容图像</w:t>
      </w:r>
      <w:r w:rsidR="000A2C15">
        <w:rPr>
          <w:rFonts w:hint="eastAsia"/>
        </w:rPr>
        <w:t>。尽管二人的方法极大降低了基于图像迭代的风格迁移的运算时间，但这是以迁移风格种类为代价的，每个训练完成的前馈神经网络只能迁移某种特定的风格，这使得</w:t>
      </w:r>
      <w:r w:rsidR="00130D70">
        <w:rPr>
          <w:rFonts w:hint="eastAsia"/>
        </w:rPr>
        <w:t>这类</w:t>
      </w:r>
      <w:r w:rsidR="000A2C15">
        <w:rPr>
          <w:rFonts w:hint="eastAsia"/>
        </w:rPr>
        <w:t>方法在灵活性方面有所欠缺。</w:t>
      </w:r>
      <w:r w:rsidR="00FF4560" w:rsidRPr="00FF4560">
        <w:t>Dumoulin</w:t>
      </w:r>
      <w:r w:rsidR="00FF4560">
        <w:rPr>
          <w:rFonts w:hint="eastAsia"/>
        </w:rPr>
        <w:t>等人</w:t>
      </w:r>
      <w:r w:rsidR="00FF4560">
        <w:fldChar w:fldCharType="begin"/>
      </w:r>
      <w:r w:rsidR="00C93B2C">
        <w:instrText xml:space="preserve"> ADDIN ZOTERO_ITEM CSL_CITATION {"citationID":"gkqHpASi","properties":{"formattedCitation":"\\super [18]\\nosupersub{}","plainCitation":"[18]","noteIndex":0},"citationItems":[{"id":1880,"uris":["http://zotero.org/users/11229993/items/VPFITVNE"],"itemData":{"id":1880,"type":"article","abstract":"The diversity of painting styles represents a rich visual vocabulary for the construction of an image. The degree to which one may learn and parsimoniously capture this visual vocabulary measures our understanding of the higher level features of paintings, if not images in general. In this work we investigate the construction of a single, scalable deep network that can parsimoniously capture the artistic style of a diversity of paintings. We demonstrate that such a network generalizes across a diversity of artistic styles by reducing a painting to a point in an embedding space. Importantly, this model permits a user to explore new painting styles by arbitrarily combining the styles learned from individual paintings. We hope that this work provides a useful step towards building rich models of paintings and offers a window on to the structure of the learned representation of artistic style.","DOI":"10.48550/arXiv.1610.07629","note":"rate: 4","number":"arXiv:1610.07629","publisher":"arXiv","source":"arXiv.org","title":"A Learned Representation For Artistic Style","URL":"http://arxiv.org/abs/1610.07629","author":[{"family":"Dumoulin","given":"Vincent"},{"family":"Shlens","given":"Jonathon"},{"family":"Kudlur","given":"Manjunath"}],"accessed":{"date-parts":[["2023",10,29]]},"issued":{"date-parts":[["2017",2,9]]},"citation-key":"dumoulinLearnedRepresentationArtistic2017"}}],"schema":"https://github.com/citation-style-language/schema/raw/master/csl-citation.json"} </w:instrText>
      </w:r>
      <w:r w:rsidR="00FF4560">
        <w:fldChar w:fldCharType="separate"/>
      </w:r>
      <w:r w:rsidR="00182B7D" w:rsidRPr="00182B7D">
        <w:rPr>
          <w:rFonts w:cs="Times New Roman"/>
          <w:kern w:val="0"/>
          <w:szCs w:val="24"/>
          <w:vertAlign w:val="superscript"/>
        </w:rPr>
        <w:t>[18]</w:t>
      </w:r>
      <w:r w:rsidR="00FF4560">
        <w:fldChar w:fldCharType="end"/>
      </w:r>
      <w:r w:rsidR="00FF4560">
        <w:rPr>
          <w:rFonts w:hint="eastAsia"/>
        </w:rPr>
        <w:t>率先将特定风格与神经网络中的特定层绑定</w:t>
      </w:r>
      <w:r w:rsidR="003104C4">
        <w:rPr>
          <w:rFonts w:hint="eastAsia"/>
        </w:rPr>
        <w:t>，从而实现了单模型生成多风格的风格迁移</w:t>
      </w:r>
      <w:r w:rsidR="005A4F66">
        <w:rPr>
          <w:rFonts w:hint="eastAsia"/>
        </w:rPr>
        <w:t>。</w:t>
      </w:r>
      <w:r w:rsidR="0069036F">
        <w:rPr>
          <w:rFonts w:hint="eastAsia"/>
        </w:rPr>
        <w:t>为了减少多种风格保留在神经网络中的大量参数，他们发现不同风格中的特定部分可以用相同参数的线性变换与组合表示，并提出了自条件归一化（</w:t>
      </w:r>
      <w:r w:rsidR="0069036F">
        <w:rPr>
          <w:rFonts w:hint="eastAsia"/>
        </w:rPr>
        <w:t>Conditional Instance Normalization</w:t>
      </w:r>
      <w:r w:rsidR="0069036F">
        <w:rPr>
          <w:rFonts w:hint="eastAsia"/>
        </w:rPr>
        <w:t>，</w:t>
      </w:r>
      <w:r w:rsidR="0069036F">
        <w:rPr>
          <w:rFonts w:hint="eastAsia"/>
        </w:rPr>
        <w:t>CIN</w:t>
      </w:r>
      <w:r w:rsidR="0069036F">
        <w:rPr>
          <w:rFonts w:hint="eastAsia"/>
        </w:rPr>
        <w:t>）操作。</w:t>
      </w:r>
      <w:r w:rsidR="00440433">
        <w:rPr>
          <w:rFonts w:hint="eastAsia"/>
        </w:rPr>
        <w:t>尽管</w:t>
      </w:r>
      <w:r w:rsidR="00440433">
        <w:rPr>
          <w:rFonts w:hint="eastAsia"/>
        </w:rPr>
        <w:t>Dumoulin</w:t>
      </w:r>
      <w:r w:rsidR="00F50BF7">
        <w:rPr>
          <w:rFonts w:hint="eastAsia"/>
        </w:rPr>
        <w:t>等人</w:t>
      </w:r>
      <w:r w:rsidR="00F50BF7">
        <w:fldChar w:fldCharType="begin"/>
      </w:r>
      <w:r w:rsidR="00C93B2C">
        <w:instrText xml:space="preserve"> ADDIN ZOTERO_ITEM CSL_CITATION {"citationID":"9wlxil4g","properties":{"formattedCitation":"\\super [18]\\nosupersub{}","plainCitation":"[18]","noteIndex":0},"citationItems":[{"id":1880,"uris":["http://zotero.org/users/11229993/items/VPFITVNE"],"itemData":{"id":1880,"type":"article","abstract":"The diversity of painting styles represents a rich visual vocabulary for the construction of an image. The degree to which one may learn and parsimoniously capture this visual vocabulary measures our understanding of the higher level features of paintings, if not images in general. In this work we investigate the construction of a single, scalable deep network that can parsimoniously capture the artistic style of a diversity of paintings. We demonstrate that such a network generalizes across a diversity of artistic styles by reducing a painting to a point in an embedding space. Importantly, this model permits a user to explore new painting styles by arbitrarily combining the styles learned from individual paintings. We hope that this work provides a useful step towards building rich models of paintings and offers a window on to the structure of the learned representation of artistic style.","DOI":"10.48550/arXiv.1610.07629","note":"rate: 4","number":"arXiv:1610.07629","publisher":"arXiv","source":"arXiv.org","title":"A Learned Representation For Artistic Style","URL":"http://arxiv.org/abs/1610.07629","author":[{"family":"Dumoulin","given":"Vincent"},{"family":"Shlens","given":"Jonathon"},{"family":"Kudlur","given":"Manjunath"}],"accessed":{"date-parts":[["2023",10,29]]},"issued":{"date-parts":[["2017",2,9]]},"citation-key":"dumoulinLearnedRepresentationArtistic2017"}}],"schema":"https://github.com/citation-style-language/schema/raw/master/csl-citation.json"} </w:instrText>
      </w:r>
      <w:r w:rsidR="00F50BF7">
        <w:fldChar w:fldCharType="separate"/>
      </w:r>
      <w:r w:rsidR="00182B7D" w:rsidRPr="00182B7D">
        <w:rPr>
          <w:rFonts w:cs="Times New Roman"/>
          <w:kern w:val="0"/>
          <w:szCs w:val="24"/>
          <w:vertAlign w:val="superscript"/>
        </w:rPr>
        <w:t>[18]</w:t>
      </w:r>
      <w:r w:rsidR="00F50BF7">
        <w:fldChar w:fldCharType="end"/>
      </w:r>
      <w:r w:rsidR="00F50BF7">
        <w:rPr>
          <w:rFonts w:hint="eastAsia"/>
        </w:rPr>
        <w:t>的成果可以以较低的时间代价迁移多种风格，但随着迁移种类的提升，</w:t>
      </w:r>
      <w:r w:rsidR="00AC1846">
        <w:rPr>
          <w:rFonts w:hint="eastAsia"/>
        </w:rPr>
        <w:t>网络参数量越发庞大，从而限制了其应用。</w:t>
      </w:r>
      <w:r w:rsidR="00E35D6B">
        <w:rPr>
          <w:rFonts w:hint="eastAsia"/>
        </w:rPr>
        <w:t>Huang</w:t>
      </w:r>
      <w:r w:rsidR="00E35D6B">
        <w:rPr>
          <w:rFonts w:hint="eastAsia"/>
        </w:rPr>
        <w:t>等人</w:t>
      </w:r>
      <w:r w:rsidR="00E35D6B">
        <w:fldChar w:fldCharType="begin"/>
      </w:r>
      <w:r w:rsidR="00C93B2C">
        <w:instrText xml:space="preserve"> ADDIN ZOTERO_ITEM CSL_CITATION {"citationID":"zVQeLhX1","properties":{"formattedCitation":"\\super [19]\\nosupersub{}","plainCitation":"[19]","noteIndex":0},"citationItems":[{"id":1986,"uris":["http://zotero.org/users/11229993/items/XU4E5L49"],"itemData":{"id":1986,"type":"paper-conference","container-title":"Computer Vision and Pattern Recognition","event-title":"Proceedings of the IEEE/CVF Conference on Computer Vision and Pattern Recognition","language":"en","page":"5947-5956","source":"openaccess.thecvf.com","title":"QuantArt: Quantizing Image Style Transfer Towards High Visual Fidelity","title-short":"QuantArt","URL":"https://openaccess.thecvf.com/content/CVPR2023/html/Huang_QuantArt_Quantizing_Image_Style_Transfer_Towards_High_Visual_Fidelity_CVPR_2023_paper.html","author":[{"family":"Huang","given":"Siyu"},{"family":"An","given":"Jie"},{"family":"Wei","given":"Donglai"},{"family":"Luo","given":"Jiebo"},{"family":"Pfister","given":"Hanspeter"}],"accessed":{"date-parts":[["2023",12,5]]},"issued":{"date-parts":[["2023"]]},"citation-key":"huangQuantArtQuantizingImage2023"}}],"schema":"https://github.com/citation-style-language/schema/raw/master/csl-citation.json"} </w:instrText>
      </w:r>
      <w:r w:rsidR="00E35D6B">
        <w:fldChar w:fldCharType="separate"/>
      </w:r>
      <w:r w:rsidR="00182B7D" w:rsidRPr="00182B7D">
        <w:rPr>
          <w:rFonts w:cs="Times New Roman"/>
          <w:kern w:val="0"/>
          <w:szCs w:val="24"/>
          <w:vertAlign w:val="superscript"/>
        </w:rPr>
        <w:t>[19]</w:t>
      </w:r>
      <w:r w:rsidR="00E35D6B">
        <w:fldChar w:fldCharType="end"/>
      </w:r>
      <w:r w:rsidR="00E35D6B">
        <w:rPr>
          <w:rFonts w:hint="eastAsia"/>
        </w:rPr>
        <w:t>受到</w:t>
      </w:r>
      <w:r w:rsidR="00E35D6B">
        <w:rPr>
          <w:rFonts w:hint="eastAsia"/>
        </w:rPr>
        <w:t>Dumoulin</w:t>
      </w:r>
      <w:r w:rsidR="00E35D6B">
        <w:rPr>
          <w:rFonts w:hint="eastAsia"/>
        </w:rPr>
        <w:t>等人</w:t>
      </w:r>
      <w:r w:rsidR="00E35D6B">
        <w:fldChar w:fldCharType="begin"/>
      </w:r>
      <w:r w:rsidR="00C93B2C">
        <w:instrText xml:space="preserve"> ADDIN ZOTERO_ITEM CSL_CITATION {"citationID":"v0QdkY8J","properties":{"formattedCitation":"\\super [18]\\nosupersub{}","plainCitation":"[18]","noteIndex":0},"citationItems":[{"id":1880,"uris":["http://zotero.org/users/11229993/items/VPFITVNE"],"itemData":{"id":1880,"type":"article","abstract":"The diversity of painting styles represents a rich visual vocabulary for the construction of an image. The degree to which one may learn and parsimoniously capture this visual vocabulary measures our understanding of the higher level features of paintings, if not images in general. In this work we investigate the construction of a single, scalable deep network that can parsimoniously capture the artistic style of a diversity of paintings. We demonstrate that such a network generalizes across a diversity of artistic styles by reducing a painting to a point in an embedding space. Importantly, this model permits a user to explore new painting styles by arbitrarily combining the styles learned from individual paintings. We hope that this work provides a useful step towards building rich models of paintings and offers a window on to the structure of the learned representation of artistic style.","DOI":"10.48550/arXiv.1610.07629","note":"rate: 4","number":"arXiv:1610.07629","publisher":"arXiv","source":"arXiv.org","title":"A Learned Representation For Artistic Style","URL":"http://arxiv.org/abs/1610.07629","author":[{"family":"Dumoulin","given":"Vincent"},{"family":"Shlens","given":"Jonathon"},{"family":"Kudlur","given":"Manjunath"}],"accessed":{"date-parts":[["2023",10,29]]},"issued":{"date-parts":[["2017",2,9]]},"citation-key":"dumoulinLearnedRepresentationArtistic2017"}}],"schema":"https://github.com/citation-style-language/schema/raw/master/csl-citation.json"} </w:instrText>
      </w:r>
      <w:r w:rsidR="00E35D6B">
        <w:fldChar w:fldCharType="separate"/>
      </w:r>
      <w:r w:rsidR="00182B7D" w:rsidRPr="00182B7D">
        <w:rPr>
          <w:rFonts w:cs="Times New Roman"/>
          <w:kern w:val="0"/>
          <w:szCs w:val="24"/>
          <w:vertAlign w:val="superscript"/>
        </w:rPr>
        <w:t>[18]</w:t>
      </w:r>
      <w:r w:rsidR="00E35D6B">
        <w:fldChar w:fldCharType="end"/>
      </w:r>
      <w:r w:rsidR="00E35D6B">
        <w:rPr>
          <w:rFonts w:hint="eastAsia"/>
        </w:rPr>
        <w:t>等人的启发，提出了自适应实例归一化（</w:t>
      </w:r>
      <w:r w:rsidR="00E35D6B">
        <w:rPr>
          <w:rFonts w:hint="eastAsia"/>
        </w:rPr>
        <w:t>Adaptive Instance Normalization</w:t>
      </w:r>
      <w:r w:rsidR="00E35D6B">
        <w:rPr>
          <w:rFonts w:hint="eastAsia"/>
        </w:rPr>
        <w:t>，</w:t>
      </w:r>
      <w:proofErr w:type="spellStart"/>
      <w:r w:rsidR="00E35D6B">
        <w:rPr>
          <w:rFonts w:hint="eastAsia"/>
        </w:rPr>
        <w:t>AdaIN</w:t>
      </w:r>
      <w:proofErr w:type="spellEnd"/>
      <w:r w:rsidR="00E35D6B">
        <w:rPr>
          <w:rFonts w:hint="eastAsia"/>
        </w:rPr>
        <w:t>）方法。</w:t>
      </w:r>
      <w:r w:rsidR="00486601">
        <w:rPr>
          <w:rFonts w:hint="eastAsia"/>
        </w:rPr>
        <w:t>该方法通过实现内容特征与风格特征的均值与方差的相互对应与匹配实现了任意且实时的风格迁移。该方法能够以极低的时间代价完成</w:t>
      </w:r>
      <w:r w:rsidR="00A3317B">
        <w:rPr>
          <w:rFonts w:hint="eastAsia"/>
        </w:rPr>
        <w:t>且能迁移任意风格，但由于</w:t>
      </w:r>
      <w:proofErr w:type="spellStart"/>
      <w:r w:rsidR="00A3317B">
        <w:rPr>
          <w:rFonts w:hint="eastAsia"/>
        </w:rPr>
        <w:t>AdaIN</w:t>
      </w:r>
      <w:proofErr w:type="spellEnd"/>
      <w:r w:rsidR="00A3317B">
        <w:rPr>
          <w:rFonts w:hint="eastAsia"/>
        </w:rPr>
        <w:t>的简单设计导致其风格化精细度不高。</w:t>
      </w:r>
      <w:r w:rsidR="007659DC">
        <w:rPr>
          <w:rFonts w:hint="eastAsia"/>
        </w:rPr>
        <w:t>除此之外，</w:t>
      </w:r>
      <w:r w:rsidR="007659DC">
        <w:rPr>
          <w:rFonts w:hint="eastAsia"/>
        </w:rPr>
        <w:t>Zhu</w:t>
      </w:r>
      <w:r w:rsidR="007659DC">
        <w:rPr>
          <w:rFonts w:hint="eastAsia"/>
        </w:rPr>
        <w:t>等人</w:t>
      </w:r>
      <w:r w:rsidR="007659DC">
        <w:fldChar w:fldCharType="begin"/>
      </w:r>
      <w:r w:rsidR="00C93B2C">
        <w:instrText xml:space="preserve"> ADDIN ZOTERO_ITEM CSL_CITATION {"citationID":"0bBSxoPF","properties":{"formattedCitation":"\\super [20]\\nosupersub{}","plainCitation":"[20]","noteIndex":0},"citationItems":[{"id":1878,"uris":["http://zotero.org/users/11229993/items/LI9D52U3"],"itemData":{"id":1878,"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rsidR="007659DC">
        <w:fldChar w:fldCharType="separate"/>
      </w:r>
      <w:r w:rsidR="00182B7D" w:rsidRPr="00182B7D">
        <w:rPr>
          <w:rFonts w:cs="Times New Roman"/>
          <w:kern w:val="0"/>
          <w:szCs w:val="24"/>
          <w:vertAlign w:val="superscript"/>
        </w:rPr>
        <w:t>[20]</w:t>
      </w:r>
      <w:r w:rsidR="007659DC">
        <w:fldChar w:fldCharType="end"/>
      </w:r>
      <w:r w:rsidR="00142AD9">
        <w:rPr>
          <w:rFonts w:hint="eastAsia"/>
        </w:rPr>
        <w:t>基于</w:t>
      </w:r>
      <w:r w:rsidR="00A1084A">
        <w:rPr>
          <w:rFonts w:hint="eastAsia"/>
        </w:rPr>
        <w:t>GAN</w:t>
      </w:r>
      <w:r w:rsidR="007659DC">
        <w:rPr>
          <w:rFonts w:hint="eastAsia"/>
        </w:rPr>
        <w:t>提出的</w:t>
      </w:r>
      <w:proofErr w:type="spellStart"/>
      <w:r w:rsidR="007659DC">
        <w:rPr>
          <w:rFonts w:hint="eastAsia"/>
        </w:rPr>
        <w:t>CycleGAN</w:t>
      </w:r>
      <w:proofErr w:type="spellEnd"/>
      <w:r w:rsidR="00142AD9">
        <w:rPr>
          <w:rFonts w:hint="eastAsia"/>
        </w:rPr>
        <w:t>、</w:t>
      </w:r>
      <w:r w:rsidR="00142AD9">
        <w:rPr>
          <w:rFonts w:hint="eastAsia"/>
        </w:rPr>
        <w:t>Liu</w:t>
      </w:r>
      <w:r w:rsidR="00142AD9">
        <w:rPr>
          <w:rFonts w:hint="eastAsia"/>
        </w:rPr>
        <w:t>等人</w:t>
      </w:r>
      <w:r w:rsidR="00142AD9">
        <w:fldChar w:fldCharType="begin"/>
      </w:r>
      <w:r w:rsidR="00C93B2C">
        <w:instrText xml:space="preserve"> ADDIN ZOTERO_ITEM CSL_CITATION {"citationID":"NqWyZqQz","properties":{"formattedCitation":"\\super [21]\\nosupersub{}","plainCitation":"[21]","noteIndex":0},"citationItems":[{"id":2242,"uris":["http://zotero.org/users/11229993/items/Y3Y72MTA"],"itemData":{"id":2242,"type":"paper-conference","abstract":"Fast arbitrary neural style transfer has attracted widespread attention from academic, industrial and art communities due to its flexibility in enabling various applications. Existing solutions either attentively fuse deep style feature into deep content feature without considering feature distributions, or adaptively normalize deep content feature according to the style such that their global statistics are matched. Although effective, leaving shallow feature unexplored and without locally considering feature statistics, they are prone to unnatural output with unpleasing local distortions. To alleviate this problem, in this paper, we propose a novel attention and normalization module, named Adaptive Attention Normalization (AdaAttN), to adaptively perform attentive normalization on per-point basis. Specifically, spatial attention score is learnt from both shallow and deep features of content and style images. Then perpoint weighted statistics are calculated by regarding a style feature point as a distribution of attention-weighted output of all style feature points. Finally, the content feature is normalized so that they demonstrate the same local feature statistics as the calculated per-point weighted style feature statistics. Besides, a novel local feature loss is derived based on AdaAttN to enhance local visual quality. We also extend AdaAttN to be ready for video style transfer with slight modifications. Experiments demonstrate that our method achieves state-of-the-art arbitrary image/video style transfer. Codes and models are available on https://github.com/wzmsltw/AdaAttN.","container-title":"International Conference on Computer Vision","DOI":"10.1109/ICCV48922.2021.00658","event-title":"2021 IEEE/CVF International Conference on Computer Vision (ICCV)","note":"ISSN: 2380-7504","page":"6629-6638","source":"IEEE Xplore","title":"AdaAttN: Revisit Attention Mechanism in Arbitrary Neural Style Transfer","title-short":"AdaAttN","URL":"https://ieeexplore.ieee.org/document/9710208/","author":[{"family":"Liu","given":"Songhua"},{"family":"Lin","given":"Tianwei"},{"family":"He","given":"Dongliang"},{"family":"Li","given":"Fu"},{"family":"Wang","given":"Meiling"},{"family":"Li","given":"Xin"},{"family":"Sun","given":"Zhengxing"},{"family":"Li","given":"Qian"},{"family":"Ding","given":"Errui"}],"accessed":{"date-parts":[["2023",12,11]]},"issued":{"date-parts":[["2021",10]]},"citation-key":"liuAdaAttNRevisitAttention2021"}}],"schema":"https://github.com/citation-style-language/schema/raw/master/csl-citation.json"} </w:instrText>
      </w:r>
      <w:r w:rsidR="00142AD9">
        <w:fldChar w:fldCharType="separate"/>
      </w:r>
      <w:r w:rsidR="00344420" w:rsidRPr="00344420">
        <w:rPr>
          <w:rFonts w:cs="Times New Roman"/>
          <w:kern w:val="0"/>
          <w:szCs w:val="24"/>
          <w:vertAlign w:val="superscript"/>
        </w:rPr>
        <w:t>[21]</w:t>
      </w:r>
      <w:r w:rsidR="00142AD9">
        <w:fldChar w:fldCharType="end"/>
      </w:r>
      <w:r w:rsidR="00142AD9">
        <w:rPr>
          <w:rFonts w:hint="eastAsia"/>
        </w:rPr>
        <w:t>利用注意力机制提出的自适应注意力归一化（</w:t>
      </w:r>
      <w:proofErr w:type="spellStart"/>
      <w:r w:rsidR="00142AD9" w:rsidRPr="00142AD9">
        <w:rPr>
          <w:rFonts w:hint="eastAsia"/>
        </w:rPr>
        <w:t>daptive</w:t>
      </w:r>
      <w:proofErr w:type="spellEnd"/>
      <w:r w:rsidR="00142AD9" w:rsidRPr="00142AD9">
        <w:rPr>
          <w:rFonts w:hint="eastAsia"/>
        </w:rPr>
        <w:t xml:space="preserve"> Attention Normalization</w:t>
      </w:r>
      <w:r w:rsidR="00142AD9">
        <w:rPr>
          <w:rFonts w:hint="eastAsia"/>
        </w:rPr>
        <w:t>，</w:t>
      </w:r>
      <w:proofErr w:type="spellStart"/>
      <w:r w:rsidR="00142AD9">
        <w:rPr>
          <w:rFonts w:hint="eastAsia"/>
        </w:rPr>
        <w:t>AdaAttN</w:t>
      </w:r>
      <w:proofErr w:type="spellEnd"/>
      <w:r w:rsidR="00142AD9">
        <w:rPr>
          <w:rFonts w:hint="eastAsia"/>
        </w:rPr>
        <w:t>）</w:t>
      </w:r>
      <w:r w:rsidR="00EA515E">
        <w:rPr>
          <w:rFonts w:hint="eastAsia"/>
        </w:rPr>
        <w:t>、</w:t>
      </w:r>
      <w:r w:rsidR="00EA515E">
        <w:rPr>
          <w:rFonts w:hint="eastAsia"/>
        </w:rPr>
        <w:t>Kwon</w:t>
      </w:r>
      <w:r w:rsidR="00EA515E">
        <w:rPr>
          <w:rFonts w:hint="eastAsia"/>
        </w:rPr>
        <w:t>等人</w:t>
      </w:r>
      <w:r w:rsidR="00EA515E">
        <w:fldChar w:fldCharType="begin"/>
      </w:r>
      <w:r w:rsidR="00344420">
        <w:instrText xml:space="preserve"> ADDIN ZOTERO_ITEM CSL_CITATION {"citationID":"pJEV6xwI","properties":{"formattedCitation":"\\super [22]\\nosupersub{}","plainCitation":"[22]","noteIndex":0},"citationItems":[{"id":956,"uris":["http://zotero.org/users/11229993/items/XSA4F66X"],"itemData":{"id":956,"type":"paper-conference","container-title":"Computer Vision and Pattern Recognition","event-title":"Computer Vision and Pattern Recognition","language":"en","page":"18062-18071","source":"openaccess.thecvf.com","title":"CLIPstyler: Image Style Transfer With a Single Text Condition","title-short":"CLIPstyler","URL":"https://openaccess.thecvf.com/content/CVPR2022/html/Kwon_CLIPstyler_Image_Style_Transfer_With_a_Single_Text_Condition_CVPR_2022_paper.html","author":[{"family":"Kwon","given":"Gihyun"},{"family":"Ye","given":"Jong Chul"}],"accessed":{"date-parts":[["2023",9,21]]},"issued":{"date-parts":[["2022"]]},"citation-key":"kwonCLIPstylerImageStyle2022"}}],"schema":"https://github.com/citation-style-language/schema/raw/master/csl-citation.json"} </w:instrText>
      </w:r>
      <w:r w:rsidR="00EA515E">
        <w:fldChar w:fldCharType="separate"/>
      </w:r>
      <w:r w:rsidR="00344420" w:rsidRPr="00344420">
        <w:rPr>
          <w:rFonts w:cs="Times New Roman"/>
          <w:kern w:val="0"/>
          <w:szCs w:val="24"/>
          <w:vertAlign w:val="superscript"/>
        </w:rPr>
        <w:t>[22]</w:t>
      </w:r>
      <w:r w:rsidR="00EA515E">
        <w:fldChar w:fldCharType="end"/>
      </w:r>
      <w:r w:rsidR="00EA515E">
        <w:rPr>
          <w:rFonts w:hint="eastAsia"/>
        </w:rPr>
        <w:t>基于</w:t>
      </w:r>
      <w:r w:rsidR="00EA515E">
        <w:rPr>
          <w:rFonts w:hint="eastAsia"/>
        </w:rPr>
        <w:t>CLIP</w:t>
      </w:r>
      <w:r w:rsidR="00EA515E">
        <w:rPr>
          <w:rFonts w:hint="eastAsia"/>
        </w:rPr>
        <w:t>大模型提出的</w:t>
      </w:r>
      <w:proofErr w:type="spellStart"/>
      <w:r w:rsidR="00EA515E">
        <w:rPr>
          <w:rFonts w:hint="eastAsia"/>
        </w:rPr>
        <w:t>ClipStyler</w:t>
      </w:r>
      <w:proofErr w:type="spellEnd"/>
      <w:r w:rsidR="009F3876">
        <w:rPr>
          <w:rFonts w:hint="eastAsia"/>
        </w:rPr>
        <w:t>均可以完成风格迁移任务。</w:t>
      </w:r>
    </w:p>
    <w:p w14:paraId="6EFBBF29" w14:textId="572686F1" w:rsidR="00EE1BCA" w:rsidRPr="00BA044D" w:rsidRDefault="00EE1BCA" w:rsidP="00142AD9">
      <w:pPr>
        <w:ind w:firstLine="420"/>
      </w:pPr>
      <w:r>
        <w:rPr>
          <w:rFonts w:hint="eastAsia"/>
        </w:rPr>
        <w:t>风格迁移作为一个将</w:t>
      </w:r>
      <w:r w:rsidR="009D55E1">
        <w:rPr>
          <w:rFonts w:hint="eastAsia"/>
        </w:rPr>
        <w:t>源域中图像迁移到另一个域中的方法，</w:t>
      </w:r>
      <w:r w:rsidR="00B94CE2" w:rsidRPr="00B94CE2">
        <w:rPr>
          <w:rFonts w:hint="eastAsia"/>
        </w:rPr>
        <w:t>通过学习目标图像的风格特征，能够实现图像在不同风格之间的转换</w:t>
      </w:r>
      <w:r w:rsidR="00B94CE2">
        <w:rPr>
          <w:rFonts w:hint="eastAsia"/>
        </w:rPr>
        <w:t>，这与云雾去除</w:t>
      </w:r>
      <w:r w:rsidR="001F4A36">
        <w:rPr>
          <w:rFonts w:hint="eastAsia"/>
        </w:rPr>
        <w:t>任务</w:t>
      </w:r>
      <w:r w:rsidR="00B94CE2">
        <w:rPr>
          <w:rFonts w:hint="eastAsia"/>
        </w:rPr>
        <w:t>的</w:t>
      </w:r>
      <w:r w:rsidR="00057B4E">
        <w:rPr>
          <w:rFonts w:hint="eastAsia"/>
        </w:rPr>
        <w:t>目标相同。</w:t>
      </w:r>
    </w:p>
    <w:p w14:paraId="2B9E761F" w14:textId="4013E2CD" w:rsidR="00A00847" w:rsidRPr="007B174C" w:rsidRDefault="00A00847" w:rsidP="00587E94">
      <w:pPr>
        <w:pStyle w:val="1"/>
        <w:keepNext w:val="0"/>
        <w:keepLines w:val="0"/>
      </w:pPr>
      <w:bookmarkStart w:id="1" w:name="_Ref175908390"/>
      <w:r w:rsidRPr="007B174C">
        <w:rPr>
          <w:rFonts w:hint="eastAsia"/>
        </w:rPr>
        <w:t>方法</w:t>
      </w:r>
      <w:bookmarkEnd w:id="1"/>
    </w:p>
    <w:p w14:paraId="54C4B123" w14:textId="448B9E98" w:rsidR="00A00847" w:rsidRDefault="00CD0A7D" w:rsidP="00587E94">
      <w:pPr>
        <w:pStyle w:val="2"/>
        <w:keepNext w:val="0"/>
        <w:keepLines w:val="0"/>
        <w:rPr>
          <w:rFonts w:hint="eastAsia"/>
        </w:rPr>
      </w:pPr>
      <w:bookmarkStart w:id="2" w:name="_Ref175843329"/>
      <w:r w:rsidRPr="00500362">
        <w:rPr>
          <w:rFonts w:hint="eastAsia"/>
        </w:rPr>
        <w:t>云雾生成算法</w:t>
      </w:r>
      <w:bookmarkEnd w:id="2"/>
    </w:p>
    <w:p w14:paraId="6EBA24FE" w14:textId="64C216E8" w:rsidR="00057B4E" w:rsidRDefault="0049315B" w:rsidP="0049315B">
      <w:pPr>
        <w:ind w:firstLine="420"/>
      </w:pPr>
      <w:r>
        <w:rPr>
          <w:rFonts w:hint="eastAsia"/>
        </w:rPr>
        <w:lastRenderedPageBreak/>
        <w:t>云雾去除任务的评估通常依赖于大规模的标注数据集，这些数据</w:t>
      </w:r>
      <w:proofErr w:type="gramStart"/>
      <w:r>
        <w:rPr>
          <w:rFonts w:hint="eastAsia"/>
        </w:rPr>
        <w:t>集需要</w:t>
      </w:r>
      <w:proofErr w:type="gramEnd"/>
      <w:r>
        <w:rPr>
          <w:rFonts w:hint="eastAsia"/>
        </w:rPr>
        <w:t>包含多种类型的云雾干扰以及相应的无云雾图像。然而，在实际场景中，使用卫星或无人机获取足够多的真实云雾和对应的无云雾配对的光学遥感图像往往较为困难，这限制了深度学习模型的训练效果和泛化能力。</w:t>
      </w:r>
      <w:r w:rsidR="004339C1">
        <w:rPr>
          <w:rFonts w:hint="eastAsia"/>
        </w:rPr>
        <w:t>本文</w:t>
      </w:r>
      <w:r w:rsidR="00020397">
        <w:rPr>
          <w:rFonts w:hint="eastAsia"/>
        </w:rPr>
        <w:t>完善</w:t>
      </w:r>
      <w:r w:rsidR="00182B7D">
        <w:rPr>
          <w:rFonts w:hint="eastAsia"/>
        </w:rPr>
        <w:t>并改进了</w:t>
      </w:r>
      <w:r w:rsidR="00182B7D">
        <w:rPr>
          <w:rFonts w:hint="eastAsia"/>
        </w:rPr>
        <w:t>Sun</w:t>
      </w:r>
      <w:r w:rsidR="00182B7D">
        <w:rPr>
          <w:rFonts w:hint="eastAsia"/>
        </w:rPr>
        <w:t>等人</w:t>
      </w:r>
      <w:r w:rsidR="00182B7D">
        <w:fldChar w:fldCharType="begin"/>
      </w:r>
      <w:r w:rsidR="00C93B2C">
        <w:instrText xml:space="preserve"> ADDIN ZOTERO_ITEM CSL_CITATION {"citationID":"FjWso7z5","properties":{"formattedCitation":"\\super [23]\\nosupersub{}","plainCitation":"[23]","noteIndex":0},"citationItems":[{"id":5664,"uris":["http://zotero.org/users/11229993/items/ASTHIHUD"],"itemData"</w:instrText>
      </w:r>
      <w:r w:rsidR="00C93B2C">
        <w:rPr>
          <w:rFonts w:hint="eastAsia"/>
        </w:rPr>
        <w:instrText>:{"id":5664,"type":"paper-conference","event-title":"Proceedings of the IEEE/CVF International Conference on Computer Vision","language":"en","note":"</w:instrText>
      </w:r>
      <w:r w:rsidR="00C93B2C">
        <w:rPr>
          <w:rFonts w:hint="eastAsia"/>
        </w:rPr>
        <w:instrText>希望从本文中获得多云遥感数据集：多云遥感数据获取：本文对两个遥感数据集中的清晰图像进行处理</w:instrText>
      </w:r>
      <w:r w:rsidR="00C93B2C">
        <w:rPr>
          <w:rFonts w:hint="eastAsia"/>
        </w:rPr>
        <w:instrText xml:space="preserve">, </w:instrText>
      </w:r>
      <w:r w:rsidR="00C93B2C">
        <w:rPr>
          <w:rFonts w:hint="eastAsia"/>
        </w:rPr>
        <w:instrText>添加云层</w:instrText>
      </w:r>
      <w:r w:rsidR="00C93B2C">
        <w:rPr>
          <w:rFonts w:hint="eastAsia"/>
        </w:rPr>
        <w:instrText xml:space="preserve">, </w:instrText>
      </w:r>
      <w:r w:rsidR="00C93B2C">
        <w:rPr>
          <w:rFonts w:hint="eastAsia"/>
        </w:rPr>
        <w:instrText>模拟了阴天的遥感图像</w:instrText>
      </w:r>
      <w:r w:rsidR="00C93B2C">
        <w:rPr>
          <w:rFonts w:hint="eastAsia"/>
        </w:rPr>
        <w:instrText>.","page":"713-720","source":"openaccess.t</w:instrText>
      </w:r>
      <w:r w:rsidR="00C93B2C">
        <w:instrText xml:space="preserve">hecvf.com","title":"Convolutional Neural Networks Based Remote Sensing Scene Classification Under Clear and Cloudy Environments","URL":"https://openaccess.thecvf.com/content/ICCV2021W/LUAI/html/Sun_Convolutional_Neural_Networks_Based_Remote_Sensing_Scene_Classification_Under_Clear_ICCVW_2021_paper.html","author":[{"family":"Sun","given":"Huiming"},{"family":"Lin","given":"Yuewei"},{"family":"Zou","given":"Qin"},{"family":"Song","given":"Shaoyue"},{"family":"Fang","given":"Jianwu"},{"family":"Yu","given":"Hongkai"}],"accessed":{"date-parts":[["2024",8,21]]},"issued":{"date-parts":[["2021"]]},"citation-key":"sunConvolutionalNeuralNetworks2021"}}],"schema":"https://github.com/citation-style-language/schema/raw/master/csl-citation.json"} </w:instrText>
      </w:r>
      <w:r w:rsidR="00182B7D">
        <w:fldChar w:fldCharType="separate"/>
      </w:r>
      <w:r w:rsidR="00182B7D" w:rsidRPr="00182B7D">
        <w:rPr>
          <w:rFonts w:cs="Times New Roman"/>
          <w:kern w:val="0"/>
          <w:szCs w:val="24"/>
          <w:vertAlign w:val="superscript"/>
        </w:rPr>
        <w:t>[23]</w:t>
      </w:r>
      <w:r w:rsidR="00182B7D">
        <w:fldChar w:fldCharType="end"/>
      </w:r>
      <w:r w:rsidR="00182B7D">
        <w:rPr>
          <w:rFonts w:hint="eastAsia"/>
        </w:rPr>
        <w:t>的</w:t>
      </w:r>
      <w:r w:rsidR="004339C1">
        <w:rPr>
          <w:rFonts w:hint="eastAsia"/>
        </w:rPr>
        <w:t>云雾生成算法</w:t>
      </w:r>
      <w:r w:rsidR="00FF1030">
        <w:rPr>
          <w:rFonts w:hint="eastAsia"/>
        </w:rPr>
        <w:t>。</w:t>
      </w:r>
      <w:r w:rsidR="00FF1030">
        <w:rPr>
          <w:rFonts w:hint="eastAsia"/>
        </w:rPr>
        <w:t>Sun</w:t>
      </w:r>
      <w:r w:rsidR="00FF1030">
        <w:rPr>
          <w:rFonts w:hint="eastAsia"/>
        </w:rPr>
        <w:t>等人</w:t>
      </w:r>
      <w:r w:rsidR="00FF1030">
        <w:fldChar w:fldCharType="begin"/>
      </w:r>
      <w:r w:rsidR="00C93B2C">
        <w:instrText xml:space="preserve"> ADDIN ZOTERO_ITEM CSL_CITATION {"citationID":"SxRPTmvb","properties":{"formattedCitation":"\\super [23]\\nosupersub{}","plainCitation":"[23]","noteIndex":0},"citationItems":[{"id":5664,"uris":["http://zotero.org/users/11229993/items/ASTHIHUD"],"itemData"</w:instrText>
      </w:r>
      <w:r w:rsidR="00C93B2C">
        <w:rPr>
          <w:rFonts w:hint="eastAsia"/>
        </w:rPr>
        <w:instrText>:{"id":5664,"type":"paper-conference","event-title":"Proceedings of the IEEE/CVF International Conference on Computer Vision","language":"en","note":"</w:instrText>
      </w:r>
      <w:r w:rsidR="00C93B2C">
        <w:rPr>
          <w:rFonts w:hint="eastAsia"/>
        </w:rPr>
        <w:instrText>希望从本文中获得多云遥感数据集：多云遥感数据获取：本文对两个遥感数据集中的清晰图像进行处理</w:instrText>
      </w:r>
      <w:r w:rsidR="00C93B2C">
        <w:rPr>
          <w:rFonts w:hint="eastAsia"/>
        </w:rPr>
        <w:instrText xml:space="preserve">, </w:instrText>
      </w:r>
      <w:r w:rsidR="00C93B2C">
        <w:rPr>
          <w:rFonts w:hint="eastAsia"/>
        </w:rPr>
        <w:instrText>添加云层</w:instrText>
      </w:r>
      <w:r w:rsidR="00C93B2C">
        <w:rPr>
          <w:rFonts w:hint="eastAsia"/>
        </w:rPr>
        <w:instrText xml:space="preserve">, </w:instrText>
      </w:r>
      <w:r w:rsidR="00C93B2C">
        <w:rPr>
          <w:rFonts w:hint="eastAsia"/>
        </w:rPr>
        <w:instrText>模拟了阴天的遥感图像</w:instrText>
      </w:r>
      <w:r w:rsidR="00C93B2C">
        <w:rPr>
          <w:rFonts w:hint="eastAsia"/>
        </w:rPr>
        <w:instrText>.","page":"713-720","source":"openaccess.t</w:instrText>
      </w:r>
      <w:r w:rsidR="00C93B2C">
        <w:instrText xml:space="preserve">hecvf.com","title":"Convolutional Neural Networks Based Remote Sensing Scene Classification Under Clear and Cloudy Environments","URL":"https://openaccess.thecvf.com/content/ICCV2021W/LUAI/html/Sun_Convolutional_Neural_Networks_Based_Remote_Sensing_Scene_Classification_Under_Clear_ICCVW_2021_paper.html","author":[{"family":"Sun","given":"Huiming"},{"family":"Lin","given":"Yuewei"},{"family":"Zou","given":"Qin"},{"family":"Song","given":"Shaoyue"},{"family":"Fang","given":"Jianwu"},{"family":"Yu","given":"Hongkai"}],"accessed":{"date-parts":[["2024",8,21]]},"issued":{"date-parts":[["2021"]]},"citation-key":"sunConvolutionalNeuralNetworks2021"}}],"schema":"https://github.com/citation-style-language/schema/raw/master/csl-citation.json"} </w:instrText>
      </w:r>
      <w:r w:rsidR="00FF1030">
        <w:fldChar w:fldCharType="separate"/>
      </w:r>
      <w:r w:rsidR="00FF1030" w:rsidRPr="00FF1030">
        <w:rPr>
          <w:rFonts w:cs="Times New Roman"/>
          <w:kern w:val="0"/>
          <w:szCs w:val="24"/>
          <w:vertAlign w:val="superscript"/>
        </w:rPr>
        <w:t>[23]</w:t>
      </w:r>
      <w:r w:rsidR="00FF1030">
        <w:fldChar w:fldCharType="end"/>
      </w:r>
      <w:r w:rsidR="00FF1030">
        <w:rPr>
          <w:rFonts w:hint="eastAsia"/>
        </w:rPr>
        <w:t>的算法只能随机生成云雾，无法模拟不同的云雾类型</w:t>
      </w:r>
      <w:r w:rsidR="004A63F7">
        <w:rPr>
          <w:rFonts w:hint="eastAsia"/>
        </w:rPr>
        <w:t>，且随机性有所不足</w:t>
      </w:r>
      <w:r w:rsidR="00FF1030">
        <w:rPr>
          <w:rFonts w:hint="eastAsia"/>
        </w:rPr>
        <w:t>。本文改进后的</w:t>
      </w:r>
      <w:r w:rsidR="00383E06">
        <w:rPr>
          <w:rFonts w:hint="eastAsia"/>
        </w:rPr>
        <w:t>算法能够模拟不同类型的云雾，包括薄云和厚云，甚至云影的生成，从而覆盖各种可能出现的云雾场景</w:t>
      </w:r>
      <w:r w:rsidR="00285565">
        <w:rPr>
          <w:rFonts w:hint="eastAsia"/>
        </w:rPr>
        <w:t>，其</w:t>
      </w:r>
      <w:r w:rsidR="00D56AAF">
        <w:rPr>
          <w:rFonts w:hint="eastAsia"/>
        </w:rPr>
        <w:t>计算流程图见</w:t>
      </w:r>
      <w:r w:rsidR="00CC7923">
        <w:fldChar w:fldCharType="begin"/>
      </w:r>
      <w:r w:rsidR="00CC7923">
        <w:instrText xml:space="preserve"> </w:instrText>
      </w:r>
      <w:r w:rsidR="00CC7923">
        <w:rPr>
          <w:rFonts w:hint="eastAsia"/>
        </w:rPr>
        <w:instrText>REF _Ref175891888 \h</w:instrText>
      </w:r>
      <w:r w:rsidR="00CC7923">
        <w:instrText xml:space="preserve"> </w:instrText>
      </w:r>
      <w:r w:rsidR="00CC7923">
        <w:fldChar w:fldCharType="separate"/>
      </w:r>
      <w:r w:rsidR="00EA547A" w:rsidRPr="006276CA">
        <w:rPr>
          <w:rFonts w:ascii="宋体" w:hAnsi="宋体" w:hint="eastAsia"/>
        </w:rPr>
        <w:t>图</w:t>
      </w:r>
      <w:r w:rsidR="00EA547A">
        <w:rPr>
          <w:rFonts w:ascii="宋体" w:hAnsi="宋体" w:hint="eastAsia"/>
          <w:noProof/>
        </w:rPr>
        <w:t>1</w:t>
      </w:r>
      <w:r w:rsidR="00CC7923">
        <w:fldChar w:fldCharType="end"/>
      </w:r>
      <w:r w:rsidR="00D56AAF">
        <w:rPr>
          <w:rFonts w:hint="eastAsia"/>
        </w:rPr>
        <w:t>，</w:t>
      </w:r>
      <w:r w:rsidR="00285565">
        <w:rPr>
          <w:rFonts w:hint="eastAsia"/>
        </w:rPr>
        <w:t>计算过程如下：</w:t>
      </w:r>
    </w:p>
    <w:p w14:paraId="0E14C74B" w14:textId="1288B86B" w:rsidR="00BC1C94" w:rsidRDefault="004D1E30" w:rsidP="004D1E30">
      <w:pPr>
        <w:pStyle w:val="a7"/>
        <w:numPr>
          <w:ilvl w:val="0"/>
          <w:numId w:val="9"/>
        </w:numPr>
        <w:ind w:firstLineChars="0"/>
      </w:pPr>
      <w:r>
        <w:rPr>
          <w:rFonts w:hint="eastAsia"/>
        </w:rPr>
        <w:t>初始噪声生成</w:t>
      </w:r>
    </w:p>
    <w:p w14:paraId="013502E2" w14:textId="2E576EFF" w:rsidR="004D1E30" w:rsidRDefault="00E37EC8" w:rsidP="004D1E30">
      <w:pPr>
        <w:ind w:firstLine="420"/>
      </w:pPr>
      <w:r w:rsidRPr="00E37EC8">
        <w:rPr>
          <w:rFonts w:hint="eastAsia"/>
        </w:rPr>
        <w:t>首先生成一个初始噪声图像</w:t>
      </w:r>
      <m:oMath>
        <m:r>
          <w:rPr>
            <w:rFonts w:ascii="Cambria Math" w:hAnsi="Cambria Math"/>
          </w:rPr>
          <m:t>B(x,y)</m:t>
        </m:r>
      </m:oMath>
      <w:r w:rsidRPr="00E37EC8">
        <w:rPr>
          <w:rFonts w:hint="eastAsia"/>
        </w:rPr>
        <w:t>，其尺寸为原始图像尺寸的一半</w:t>
      </w:r>
      <w:r>
        <w:rPr>
          <w:rFonts w:hint="eastAsia"/>
        </w:rPr>
        <w:t>，为</w:t>
      </w:r>
      <m:oMath>
        <m:r>
          <w:rPr>
            <w:rFonts w:ascii="Cambria Math" w:hAnsi="Cambria Math"/>
          </w:rPr>
          <m:t>(</m:t>
        </m:r>
        <m:f>
          <m:fPr>
            <m:ctrlPr>
              <w:rPr>
                <w:rFonts w:ascii="Cambria Math" w:hAnsi="Cambria Math"/>
              </w:rPr>
            </m:ctrlPr>
          </m:fPr>
          <m:num>
            <m:r>
              <w:rPr>
                <w:rFonts w:ascii="Cambria Math" w:hAnsi="Cambria Math"/>
              </w:rPr>
              <m:t>H</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W</m:t>
            </m:r>
          </m:num>
          <m:den>
            <m:r>
              <w:rPr>
                <w:rFonts w:ascii="Cambria Math" w:hAnsi="Cambria Math"/>
              </w:rPr>
              <m:t>2</m:t>
            </m:r>
          </m:den>
        </m:f>
        <m:r>
          <w:rPr>
            <w:rFonts w:ascii="Cambria Math" w:hAnsi="Cambria Math"/>
          </w:rPr>
          <m:t>)</m:t>
        </m:r>
      </m:oMath>
      <w:r w:rsidRPr="00E37EC8">
        <w:rPr>
          <w:rFonts w:hint="eastAsia"/>
        </w:rPr>
        <w:t>，</w:t>
      </w:r>
      <w:proofErr w:type="gramStart"/>
      <w:r w:rsidRPr="00E37EC8">
        <w:rPr>
          <w:rFonts w:hint="eastAsia"/>
        </w:rPr>
        <w:t>像素值</w:t>
      </w:r>
      <w:proofErr w:type="gramEnd"/>
      <w:r w:rsidRPr="00E37EC8">
        <w:rPr>
          <w:rFonts w:hint="eastAsia"/>
        </w:rPr>
        <w:t>在</w:t>
      </w:r>
      <m:oMath>
        <m:r>
          <w:rPr>
            <w:rFonts w:ascii="Cambria Math" w:hAnsi="Cambria Math"/>
          </w:rPr>
          <m:t>[0,255]</m:t>
        </m:r>
      </m:oMath>
      <w:r w:rsidRPr="00E37EC8">
        <w:rPr>
          <w:rFonts w:hint="eastAsia"/>
        </w:rPr>
        <w:t>之间均匀分布。这一步骤创建了一个基础的随机噪声图像，为后续的云层生成提供了基础。</w:t>
      </w:r>
      <w:r w:rsidR="009E5655">
        <w:rPr>
          <w:rFonts w:hint="eastAsia"/>
        </w:rPr>
        <w:t>：</w:t>
      </w:r>
    </w:p>
    <w:p w14:paraId="7087F156" w14:textId="77777777" w:rsidR="00234863" w:rsidRPr="00F04A8D" w:rsidRDefault="009E5655" w:rsidP="00234863">
      <w:pPr>
        <w:pStyle w:val="a3"/>
        <w:spacing w:after="156"/>
        <w:ind w:firstLineChars="0" w:firstLine="0"/>
        <w:rPr>
          <w:vanish/>
          <w:specVanish/>
        </w:rPr>
      </w:pPr>
      <w:r>
        <w:rPr>
          <w:iCs/>
        </w:rPr>
        <w:tab/>
      </w:r>
      <m:oMath>
        <m:r>
          <w:rPr>
            <w:rFonts w:ascii="Cambria Math" w:hAnsi="Cambria Math"/>
          </w:rPr>
          <m:t>B</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m:rPr>
            <m:nor/>
          </m:rPr>
          <m:t>Uniform</m:t>
        </m:r>
        <m:r>
          <m:rPr>
            <m:sty m:val="p"/>
          </m:rPr>
          <w:rPr>
            <w:rFonts w:ascii="Cambria Math" w:hAnsi="Cambria Math"/>
          </w:rPr>
          <m:t>(0,255),</m:t>
        </m:r>
        <m:r>
          <w:rPr>
            <w:rFonts w:ascii="Cambria Math" w:hAnsi="Cambria Math"/>
          </w:rPr>
          <m:t>x</m:t>
        </m:r>
        <m:r>
          <m:rPr>
            <m:sty m:val="p"/>
          </m:rPr>
          <w:rPr>
            <w:rFonts w:ascii="Cambria Math" w:hAnsi="Cambria Math"/>
          </w:rPr>
          <m:t>∈</m:t>
        </m:r>
        <m:d>
          <m:dPr>
            <m:begChr m:val="["/>
            <m:ctrlPr>
              <w:rPr>
                <w:rFonts w:ascii="Cambria Math" w:hAnsi="Cambria Math"/>
              </w:rPr>
            </m:ctrlPr>
          </m:dPr>
          <m:e>
            <m:r>
              <m:rPr>
                <m:sty m:val="p"/>
              </m:rPr>
              <w:rPr>
                <w:rFonts w:ascii="Cambria Math" w:hAnsi="Cambria Math"/>
              </w:rPr>
              <m:t>0,</m:t>
            </m:r>
            <m:f>
              <m:fPr>
                <m:ctrlPr>
                  <w:rPr>
                    <w:rFonts w:ascii="Cambria Math" w:hAnsi="Cambria Math"/>
                  </w:rPr>
                </m:ctrlPr>
              </m:fPr>
              <m:num>
                <m:r>
                  <w:rPr>
                    <w:rFonts w:ascii="Cambria Math" w:hAnsi="Cambria Math"/>
                  </w:rPr>
                  <m:t>H</m:t>
                </m:r>
              </m:num>
              <m:den>
                <m:r>
                  <m:rPr>
                    <m:sty m:val="p"/>
                  </m:rPr>
                  <w:rPr>
                    <w:rFonts w:ascii="Cambria Math" w:hAnsi="Cambria Math"/>
                  </w:rPr>
                  <m:t>2</m:t>
                </m:r>
              </m:den>
            </m:f>
          </m:e>
        </m:d>
        <m:r>
          <m:rPr>
            <m:sty m:val="p"/>
          </m:rPr>
          <w:rPr>
            <w:rFonts w:ascii="Cambria Math" w:hAnsi="Cambria Math"/>
          </w:rPr>
          <m:t>,</m:t>
        </m:r>
        <m:r>
          <w:rPr>
            <w:rFonts w:ascii="Cambria Math" w:hAnsi="Cambria Math"/>
          </w:rPr>
          <m:t>y</m:t>
        </m:r>
        <m:r>
          <m:rPr>
            <m:sty m:val="p"/>
          </m:rPr>
          <w:rPr>
            <w:rFonts w:ascii="Cambria Math" w:hAnsi="Cambria Math"/>
          </w:rPr>
          <m:t>∈</m:t>
        </m:r>
        <m:d>
          <m:dPr>
            <m:begChr m:val="["/>
            <m:ctrlPr>
              <w:rPr>
                <w:rFonts w:ascii="Cambria Math" w:hAnsi="Cambria Math"/>
              </w:rPr>
            </m:ctrlPr>
          </m:dPr>
          <m:e>
            <m:r>
              <m:rPr>
                <m:sty m:val="p"/>
              </m:rPr>
              <w:rPr>
                <w:rFonts w:ascii="Cambria Math" w:hAnsi="Cambria Math"/>
              </w:rPr>
              <m:t>0,</m:t>
            </m:r>
            <m:f>
              <m:fPr>
                <m:ctrlPr>
                  <w:rPr>
                    <w:rFonts w:ascii="Cambria Math" w:hAnsi="Cambria Math"/>
                  </w:rPr>
                </m:ctrlPr>
              </m:fPr>
              <m:num>
                <m:r>
                  <w:rPr>
                    <w:rFonts w:ascii="Cambria Math" w:hAnsi="Cambria Math"/>
                  </w:rPr>
                  <m:t>W</m:t>
                </m:r>
              </m:num>
              <m:den>
                <m:r>
                  <m:rPr>
                    <m:sty m:val="p"/>
                  </m:rPr>
                  <w:rPr>
                    <w:rFonts w:ascii="Cambria Math" w:hAnsi="Cambria Math"/>
                  </w:rPr>
                  <m:t>2</m:t>
                </m:r>
              </m:den>
            </m:f>
          </m:e>
        </m:d>
      </m:oMath>
      <w:r>
        <w:tab/>
      </w:r>
    </w:p>
    <w:p w14:paraId="00E09029" w14:textId="5F9E9D7A" w:rsidR="009E5655" w:rsidRDefault="009E5655" w:rsidP="009E5655">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1</w:t>
      </w:r>
      <w:r>
        <w:fldChar w:fldCharType="end"/>
      </w:r>
    </w:p>
    <w:p w14:paraId="23470787" w14:textId="7C0C446D" w:rsidR="003455F9" w:rsidRDefault="003455F9" w:rsidP="003455F9">
      <w:pPr>
        <w:pStyle w:val="a7"/>
        <w:numPr>
          <w:ilvl w:val="0"/>
          <w:numId w:val="9"/>
        </w:numPr>
        <w:ind w:firstLineChars="0"/>
      </w:pPr>
      <w:r>
        <w:rPr>
          <w:rFonts w:hint="eastAsia"/>
        </w:rPr>
        <w:t>云图生成</w:t>
      </w:r>
    </w:p>
    <w:p w14:paraId="1A100CE9" w14:textId="416B75A3" w:rsidR="00F42F76" w:rsidRDefault="00922621" w:rsidP="001F3764">
      <w:pPr>
        <w:ind w:firstLine="420"/>
      </w:pPr>
      <w:r>
        <w:rPr>
          <w:rFonts w:hint="eastAsia"/>
        </w:rPr>
        <w:t>其次，</w:t>
      </w:r>
      <w:r w:rsidRPr="00922621">
        <w:rPr>
          <w:rFonts w:hint="eastAsia"/>
        </w:rPr>
        <w:t>利用多尺度的噪声生成方法来创建更为逼真的云图。我们定义了一个多尺度噪声尺寸范围</w:t>
      </w:r>
      <m:oMath>
        <m:r>
          <w:rPr>
            <w:rFonts w:ascii="Cambria Math" w:hAnsi="Cambria Math" w:hint="eastAsia"/>
          </w:rPr>
          <m:t>p</m:t>
        </m:r>
      </m:oMath>
      <w:r w:rsidRPr="00922621">
        <w:rPr>
          <w:rFonts w:hint="eastAsia"/>
        </w:rPr>
        <w:t>，并在此范围内选择不同的尺度。</w:t>
      </w:r>
    </w:p>
    <w:p w14:paraId="79603A6E" w14:textId="1B94F11D" w:rsidR="007164A8" w:rsidRPr="00F04A8D" w:rsidRDefault="007164A8" w:rsidP="007164A8">
      <w:pPr>
        <w:pStyle w:val="a3"/>
        <w:spacing w:after="156"/>
        <w:ind w:firstLineChars="0" w:firstLine="0"/>
        <w:rPr>
          <w:vanish/>
          <w:specVanish/>
        </w:rPr>
      </w:pPr>
      <w:r>
        <w:tab/>
      </w:r>
      <m:oMath>
        <m:r>
          <w:rPr>
            <w:rFonts w:ascii="Cambria Math" w:hAnsi="Cambria Math" w:hint="eastAsia"/>
          </w:rPr>
          <m:t>p</m:t>
        </m:r>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w:rPr>
                    <w:rFonts w:ascii="Cambria Math" w:hAnsi="Cambria Math"/>
                  </w:rPr>
                  <m:t>s</m:t>
                </m:r>
              </m:sup>
            </m:sSup>
            <m:r>
              <w:rPr>
                <w:rFonts w:ascii="Cambria Math" w:hAnsi="Cambria Math"/>
              </w:rPr>
              <m:t>∣s=2,3,…,</m:t>
            </m:r>
            <m:sSub>
              <m:sSubPr>
                <m:ctrlPr>
                  <w:rPr>
                    <w:rFonts w:ascii="Cambria Math" w:hAnsi="Cambria Math"/>
                  </w:rPr>
                </m:ctrlPr>
              </m:sSubPr>
              <m:e>
                <m:r>
                  <m:rPr>
                    <m:sty m:val="p"/>
                  </m:rPr>
                  <w:rPr>
                    <w:rFonts w:ascii="Cambria Math" w:hAnsi="Cambria Math"/>
                  </w:rPr>
                  <m:t>log</m:t>
                </m:r>
              </m:e>
              <m:sub>
                <m:r>
                  <w:rPr>
                    <w:rFonts w:ascii="Cambria Math" w:hAnsi="Cambria Math"/>
                  </w:rPr>
                  <m:t>2</m:t>
                </m:r>
              </m:sub>
            </m:sSub>
            <m:r>
              <w:rPr>
                <w:rFonts w:ascii="Cambria Math" w:hAnsi="Cambria Math"/>
              </w:rPr>
              <m:t>⁡(min(H,W))</m:t>
            </m:r>
          </m:e>
        </m:d>
      </m:oMath>
      <w:r>
        <w:tab/>
      </w:r>
    </w:p>
    <w:p w14:paraId="7BAE7E6D" w14:textId="73EE4593" w:rsidR="007164A8" w:rsidRDefault="007164A8" w:rsidP="007164A8">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2</w:t>
      </w:r>
      <w:r>
        <w:fldChar w:fldCharType="end"/>
      </w:r>
    </w:p>
    <w:p w14:paraId="599EA80B" w14:textId="50836BED" w:rsidR="007164A8" w:rsidRDefault="00A816B7" w:rsidP="001F3764">
      <w:pPr>
        <w:ind w:firstLine="420"/>
      </w:pPr>
      <w:r w:rsidRPr="00A816B7">
        <w:rPr>
          <w:rFonts w:hint="eastAsia"/>
        </w:rPr>
        <w:t>对于每个尺度</w:t>
      </w:r>
      <m:oMath>
        <m:r>
          <w:rPr>
            <w:rFonts w:ascii="Cambria Math" w:hAnsi="Cambria Math" w:hint="eastAsia"/>
          </w:rPr>
          <m:t>p</m:t>
        </m:r>
      </m:oMath>
      <w:r w:rsidRPr="00A816B7">
        <w:rPr>
          <w:rFonts w:hint="eastAsia"/>
        </w:rPr>
        <w:t>，从原始噪声</w:t>
      </w:r>
      <m:oMath>
        <m:r>
          <w:rPr>
            <w:rFonts w:ascii="Cambria Math" w:hAnsi="Cambria Math" w:cs="Times New Roman"/>
          </w:rPr>
          <m:t>B(x,y)</m:t>
        </m:r>
      </m:oMath>
      <w:r w:rsidRPr="00A816B7">
        <w:rPr>
          <w:rFonts w:hint="eastAsia"/>
        </w:rPr>
        <w:t>中随机选取一个</w:t>
      </w:r>
      <m:oMath>
        <m:r>
          <w:rPr>
            <w:rFonts w:ascii="Cambria Math" w:hAnsi="Cambria Math"/>
          </w:rPr>
          <m:t>p×p</m:t>
        </m:r>
      </m:oMath>
      <w:r w:rsidRPr="00A816B7">
        <w:rPr>
          <w:rFonts w:hint="eastAsia"/>
        </w:rPr>
        <w:t>的子矩阵</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8308A0">
        <w:rPr>
          <w:rFonts w:hint="eastAsia"/>
        </w:rPr>
        <w:t>：</w:t>
      </w:r>
    </w:p>
    <w:p w14:paraId="6F3ABEE5" w14:textId="6DCA964A" w:rsidR="00EA547C" w:rsidRPr="00F04A8D" w:rsidRDefault="00EA547C" w:rsidP="00EA547C">
      <w:pPr>
        <w:pStyle w:val="a3"/>
        <w:spacing w:after="156"/>
        <w:ind w:firstLineChars="0" w:firstLine="0"/>
        <w:rPr>
          <w:vanish/>
          <w:specVanish/>
        </w:rPr>
      </w:pPr>
      <w:r>
        <w:tab/>
      </w:r>
      <m:oMath>
        <m:sSub>
          <m:sSubPr>
            <m:ctrlPr>
              <w:rPr>
                <w:rFonts w:ascii="Cambria Math" w:hAnsi="Cambria Math"/>
              </w:rPr>
            </m:ctrlPr>
          </m:sSubPr>
          <m:e>
            <m:r>
              <w:rPr>
                <w:rFonts w:ascii="Cambria Math" w:hAnsi="Cambria Math"/>
              </w:rPr>
              <m:t>Q</m:t>
            </m:r>
          </m:e>
          <m:sub>
            <m:r>
              <w:rPr>
                <w:rFonts w:ascii="Cambria Math" w:hAnsi="Cambria Math"/>
              </w:rPr>
              <m:t>p</m:t>
            </m:r>
          </m:sub>
        </m:sSub>
        <m:r>
          <w:rPr>
            <w:rFonts w:ascii="Cambria Math" w:hAnsi="Cambria Math"/>
          </w:rPr>
          <m:t>(x,y)=B(x+</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0,</m:t>
            </m:r>
            <m:f>
              <m:fPr>
                <m:ctrlPr>
                  <w:rPr>
                    <w:rFonts w:ascii="Cambria Math" w:hAnsi="Cambria Math"/>
                  </w:rPr>
                </m:ctrlPr>
              </m:fPr>
              <m:num>
                <m:r>
                  <w:rPr>
                    <w:rFonts w:ascii="Cambria Math" w:hAnsi="Cambria Math"/>
                  </w:rPr>
                  <m:t>H</m:t>
                </m:r>
              </m:num>
              <m:den>
                <m:r>
                  <w:rPr>
                    <w:rFonts w:ascii="Cambria Math" w:hAnsi="Cambria Math"/>
                  </w:rPr>
                  <m:t>2</m:t>
                </m:r>
              </m:den>
            </m:f>
            <m:r>
              <w:rPr>
                <w:rFonts w:ascii="Cambria Math" w:hAnsi="Cambria Math"/>
              </w:rPr>
              <m:t>-p</m:t>
            </m:r>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0,</m:t>
            </m:r>
            <m:f>
              <m:fPr>
                <m:ctrlPr>
                  <w:rPr>
                    <w:rFonts w:ascii="Cambria Math" w:hAnsi="Cambria Math"/>
                  </w:rPr>
                </m:ctrlPr>
              </m:fPr>
              <m:num>
                <m:r>
                  <w:rPr>
                    <w:rFonts w:ascii="Cambria Math" w:hAnsi="Cambria Math"/>
                  </w:rPr>
                  <m:t>W</m:t>
                </m:r>
              </m:num>
              <m:den>
                <m:r>
                  <w:rPr>
                    <w:rFonts w:ascii="Cambria Math" w:hAnsi="Cambria Math"/>
                  </w:rPr>
                  <m:t>2</m:t>
                </m:r>
              </m:den>
            </m:f>
            <m:r>
              <w:rPr>
                <w:rFonts w:ascii="Cambria Math" w:hAnsi="Cambria Math"/>
              </w:rPr>
              <m:t>-p</m:t>
            </m:r>
          </m:e>
        </m:d>
      </m:oMath>
      <w:r>
        <w:tab/>
      </w:r>
    </w:p>
    <w:p w14:paraId="3BBA4184" w14:textId="4BC448AA" w:rsidR="00EA547C" w:rsidRDefault="00EA547C" w:rsidP="00EA547C">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3</w:t>
      </w:r>
      <w:r>
        <w:fldChar w:fldCharType="end"/>
      </w:r>
    </w:p>
    <w:p w14:paraId="3D25E4B2" w14:textId="052660DF" w:rsidR="008308A0" w:rsidRDefault="00B5499A" w:rsidP="001F3764">
      <w:pPr>
        <w:ind w:firstLine="420"/>
      </w:pPr>
      <w:r w:rsidRPr="00B5499A">
        <w:rPr>
          <w:rFonts w:hint="eastAsia"/>
        </w:rPr>
        <w:t>将</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Pr="00B5499A">
        <w:rPr>
          <w:rFonts w:hint="eastAsia"/>
        </w:rPr>
        <w:t>进行上采样至原始图像尺寸</w:t>
      </w:r>
      <m:oMath>
        <m:r>
          <w:rPr>
            <w:rFonts w:ascii="Cambria Math" w:hAnsi="Cambria Math"/>
          </w:rPr>
          <m:t>H×W</m:t>
        </m:r>
      </m:oMath>
      <w:r w:rsidRPr="00B5499A">
        <w:rPr>
          <w:rFonts w:hint="eastAsia"/>
        </w:rPr>
        <w:t>，得到上采样后的噪声图</w:t>
      </w:r>
      <m:oMath>
        <m:sSub>
          <m:sSubPr>
            <m:ctrlPr>
              <w:rPr>
                <w:rFonts w:ascii="Cambria Math" w:hAnsi="Cambria Math"/>
              </w:rPr>
            </m:ctrlPr>
          </m:sSubPr>
          <m:e>
            <m:r>
              <w:rPr>
                <w:rFonts w:ascii="Cambria Math" w:hAnsi="Cambria Math"/>
              </w:rPr>
              <m:t>U</m:t>
            </m:r>
          </m:e>
          <m:sub>
            <m:r>
              <w:rPr>
                <w:rFonts w:ascii="Cambria Math" w:hAnsi="Cambria Math"/>
              </w:rPr>
              <m:t>p</m:t>
            </m:r>
          </m:sub>
        </m:sSub>
        <m:r>
          <w:rPr>
            <w:rFonts w:ascii="Cambria Math" w:hAnsi="Cambria Math"/>
          </w:rPr>
          <m:t>(x,y)</m:t>
        </m:r>
      </m:oMath>
      <w:r w:rsidRPr="00B5499A">
        <w:rPr>
          <w:rFonts w:hint="eastAsia"/>
        </w:rPr>
        <w:t>：</w:t>
      </w:r>
    </w:p>
    <w:p w14:paraId="366A5F7C" w14:textId="5A46230D" w:rsidR="008D7D56" w:rsidRPr="00F04A8D" w:rsidRDefault="008D7D56" w:rsidP="00B31746">
      <w:pPr>
        <w:pStyle w:val="a3"/>
        <w:spacing w:after="156"/>
        <w:ind w:firstLine="420"/>
        <w:rPr>
          <w:vanish/>
          <w:specVanish/>
        </w:rPr>
      </w:pPr>
      <w:r>
        <w:tab/>
      </w:r>
      <m:oMath>
        <m:sSub>
          <m:sSubPr>
            <m:ctrlPr>
              <w:rPr>
                <w:rFonts w:ascii="Cambria Math" w:hAnsi="Cambria Math"/>
              </w:rPr>
            </m:ctrlPr>
          </m:sSubPr>
          <m:e>
            <m:r>
              <w:rPr>
                <w:rFonts w:ascii="Cambria Math" w:hAnsi="Cambria Math"/>
              </w:rPr>
              <m:t>U</m:t>
            </m:r>
          </m:e>
          <m:sub>
            <m:r>
              <w:rPr>
                <w:rFonts w:ascii="Cambria Math" w:hAnsi="Cambria Math"/>
              </w:rPr>
              <m:t>p</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m:rPr>
            <m:nor/>
          </m:rPr>
          <m:t>Resize</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p</m:t>
                </m:r>
              </m:sub>
            </m:s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W</m:t>
            </m:r>
            <m:r>
              <m:rPr>
                <m:sty m:val="p"/>
              </m:rPr>
              <w:rPr>
                <w:rFonts w:ascii="Cambria Math" w:hAnsi="Cambria Math"/>
              </w:rPr>
              <m:t>)</m:t>
            </m:r>
          </m:e>
        </m:d>
      </m:oMath>
      <w:r>
        <w:tab/>
      </w:r>
    </w:p>
    <w:p w14:paraId="5925834E" w14:textId="3C5B5D6C" w:rsidR="008D7D56" w:rsidRDefault="008D7D56" w:rsidP="00B31746">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4</w:t>
      </w:r>
      <w:r>
        <w:fldChar w:fldCharType="end"/>
      </w:r>
    </w:p>
    <w:p w14:paraId="4B95C50B" w14:textId="12D5D1B9" w:rsidR="00667A5F" w:rsidRDefault="00667A5F" w:rsidP="006C7D0A">
      <w:pPr>
        <w:pStyle w:val="a3"/>
        <w:spacing w:after="156"/>
        <w:ind w:firstLine="420"/>
      </w:pPr>
      <w:r w:rsidRPr="00667A5F">
        <w:rPr>
          <w:rFonts w:hint="eastAsia"/>
        </w:rPr>
        <w:t>不同尺度的噪声</w:t>
      </w:r>
      <w:proofErr w:type="gramStart"/>
      <w:r w:rsidRPr="00667A5F">
        <w:rPr>
          <w:rFonts w:hint="eastAsia"/>
        </w:rPr>
        <w:t>图经过</w:t>
      </w:r>
      <w:proofErr w:type="gramEnd"/>
      <w:r w:rsidRPr="00667A5F">
        <w:rPr>
          <w:rFonts w:hint="eastAsia"/>
        </w:rPr>
        <w:t>累积和归一化处理，最终生成完整的云图</w:t>
      </w:r>
      <m:oMath>
        <m:r>
          <w:rPr>
            <w:rFonts w:ascii="Cambria Math" w:hAnsi="Cambria Math"/>
          </w:rPr>
          <m:t>T(x,y)</m:t>
        </m:r>
      </m:oMath>
    </w:p>
    <w:p w14:paraId="294EA3FA" w14:textId="6068BB93" w:rsidR="000E2E83" w:rsidRPr="00F04A8D" w:rsidRDefault="006C7D0A" w:rsidP="00667A5F">
      <w:pPr>
        <w:pStyle w:val="a3"/>
        <w:spacing w:after="156"/>
        <w:ind w:firstLine="420"/>
        <w:rPr>
          <w:vanish/>
          <w:specVanish/>
        </w:rPr>
      </w:pPr>
      <w:r>
        <w:tab/>
      </w:r>
      <m:oMath>
        <m:m>
          <m:mPr>
            <m:plcHide m:val="1"/>
            <m:mcs>
              <m:mc>
                <m:mcPr>
                  <m:count m:val="1"/>
                  <m:mcJc m:val="center"/>
                </m:mcPr>
              </m:mc>
            </m:mcs>
            <m:ctrlPr>
              <w:rPr>
                <w:rFonts w:ascii="Cambria Math" w:hAnsi="Cambria Math"/>
              </w:rPr>
            </m:ctrlPr>
          </m:mPr>
          <m:mr>
            <m:e>
              <m:m>
                <m:mPr>
                  <m:plcHide m:val="1"/>
                  <m:mcs>
                    <m:mc>
                      <m:mcPr>
                        <m:count m:val="2"/>
                        <m:mcJc m:val="center"/>
                      </m:mcPr>
                    </m:mc>
                  </m:mcs>
                  <m:ctrlPr>
                    <w:rPr>
                      <w:rFonts w:ascii="Cambria Math" w:hAnsi="Cambria Math"/>
                    </w:rPr>
                  </m:ctrlPr>
                </m:mPr>
                <m:mr>
                  <m:e>
                    <m:r>
                      <w:rPr>
                        <w:rFonts w:ascii="Cambria Math" w:hAnsi="Cambria Math"/>
                      </w:rPr>
                      <m:t>T(x,y)</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p∈P</m:t>
                        </m:r>
                      </m:sub>
                      <m:sup/>
                      <m:e>
                        <m: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p</m:t>
                            </m:r>
                          </m:sub>
                        </m:sSub>
                        <m:r>
                          <w:rPr>
                            <w:rFonts w:ascii="Cambria Math" w:hAnsi="Cambria Math"/>
                          </w:rPr>
                          <m:t>(x,y)</m:t>
                        </m:r>
                      </m:num>
                      <m:den>
                        <m:r>
                          <w:rPr>
                            <w:rFonts w:ascii="Cambria Math" w:hAnsi="Cambria Math"/>
                          </w:rPr>
                          <m:t>p</m:t>
                        </m:r>
                      </m:den>
                    </m:f>
                  </m:e>
                </m:mr>
                <m:mr>
                  <m:e>
                    <m:r>
                      <w:rPr>
                        <w:rFonts w:ascii="Cambria Math" w:hAnsi="Cambria Math"/>
                      </w:rPr>
                      <m:t>T(x,y)</m:t>
                    </m:r>
                  </m:e>
                  <m:e>
                    <m:r>
                      <w:rPr>
                        <w:rFonts w:ascii="Cambria Math" w:hAnsi="Cambria Math"/>
                      </w:rPr>
                      <m:t>=</m:t>
                    </m:r>
                    <m:f>
                      <m:fPr>
                        <m:ctrlPr>
                          <w:rPr>
                            <w:rFonts w:ascii="Cambria Math" w:hAnsi="Cambria Math"/>
                          </w:rPr>
                        </m:ctrlPr>
                      </m:fPr>
                      <m:num>
                        <m:r>
                          <w:rPr>
                            <w:rFonts w:ascii="Cambria Math" w:hAnsi="Cambria Math"/>
                          </w:rPr>
                          <m:t>T(x,y)</m:t>
                        </m:r>
                      </m:num>
                      <m:den>
                        <m:nary>
                          <m:naryPr>
                            <m:chr m:val="∑"/>
                            <m:limLoc m:val="undOvr"/>
                            <m:grow m:val="1"/>
                            <m:supHide m:val="1"/>
                            <m:ctrlPr>
                              <w:rPr>
                                <w:rFonts w:ascii="Cambria Math" w:hAnsi="Cambria Math"/>
                              </w:rPr>
                            </m:ctrlPr>
                          </m:naryPr>
                          <m:sub>
                            <m:r>
                              <w:rPr>
                                <w:rFonts w:ascii="Cambria Math" w:hAnsi="Cambria Math"/>
                              </w:rPr>
                              <m:t>p∈P</m:t>
                            </m:r>
                          </m:sub>
                          <m:sup/>
                          <m:e>
                            <m:r>
                              <w:rPr>
                                <w:rFonts w:ascii="Cambria Math" w:hAnsi="Cambria Math"/>
                              </w:rPr>
                              <m:t> </m:t>
                            </m:r>
                          </m:e>
                        </m:nary>
                        <m:f>
                          <m:fPr>
                            <m:ctrlPr>
                              <w:rPr>
                                <w:rFonts w:ascii="Cambria Math" w:hAnsi="Cambria Math"/>
                              </w:rPr>
                            </m:ctrlPr>
                          </m:fPr>
                          <m:num>
                            <m:r>
                              <w:rPr>
                                <w:rFonts w:ascii="Cambria Math" w:hAnsi="Cambria Math"/>
                              </w:rPr>
                              <m:t>1</m:t>
                            </m:r>
                          </m:num>
                          <m:den>
                            <m:r>
                              <w:rPr>
                                <w:rFonts w:ascii="Cambria Math" w:hAnsi="Cambria Math"/>
                              </w:rPr>
                              <m:t>p</m:t>
                            </m:r>
                          </m:den>
                        </m:f>
                      </m:den>
                    </m:f>
                  </m:e>
                </m:mr>
              </m:m>
            </m:e>
          </m:mr>
        </m:m>
      </m:oMath>
      <w:r w:rsidR="000E2E83">
        <w:tab/>
      </w:r>
    </w:p>
    <w:p w14:paraId="48F57347" w14:textId="092F950A" w:rsidR="000E2E83" w:rsidRDefault="000E2E83" w:rsidP="000E2E83">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5</w:t>
      </w:r>
      <w:r>
        <w:fldChar w:fldCharType="end"/>
      </w:r>
    </w:p>
    <w:p w14:paraId="5744C69E" w14:textId="239AD27E" w:rsidR="000E2E83" w:rsidRDefault="002F03A2" w:rsidP="002F03A2">
      <w:pPr>
        <w:pStyle w:val="a7"/>
        <w:numPr>
          <w:ilvl w:val="0"/>
          <w:numId w:val="9"/>
        </w:numPr>
        <w:ind w:firstLineChars="0"/>
      </w:pPr>
      <w:r>
        <w:rPr>
          <w:rFonts w:hint="eastAsia"/>
        </w:rPr>
        <w:t>云层叠加</w:t>
      </w:r>
    </w:p>
    <w:p w14:paraId="5EA36621" w14:textId="77777777" w:rsidR="0082603C" w:rsidRDefault="00CD03F7" w:rsidP="00213D14">
      <w:pPr>
        <w:pStyle w:val="a3"/>
        <w:spacing w:after="156"/>
        <w:ind w:firstLine="420"/>
      </w:pPr>
      <w:r w:rsidRPr="00CD03F7">
        <w:rPr>
          <w:rFonts w:hint="eastAsia"/>
        </w:rPr>
        <w:t>在云层叠加阶段，</w:t>
      </w:r>
      <w:r>
        <w:rPr>
          <w:rFonts w:hint="eastAsia"/>
        </w:rPr>
        <w:t>需要</w:t>
      </w:r>
      <w:r w:rsidRPr="00CD03F7">
        <w:rPr>
          <w:rFonts w:hint="eastAsia"/>
        </w:rPr>
        <w:t>将生成的云图</w:t>
      </w:r>
      <m:oMath>
        <m:r>
          <w:rPr>
            <w:rFonts w:ascii="Cambria Math" w:hAnsi="Cambria Math"/>
          </w:rPr>
          <m:t>T(x,y)</m:t>
        </m:r>
      </m:oMath>
      <w:r w:rsidRPr="00CD03F7">
        <w:rPr>
          <w:rFonts w:hint="eastAsia"/>
        </w:rPr>
        <w:t>与原始图像</w:t>
      </w:r>
      <m:oMath>
        <m:r>
          <w:rPr>
            <w:rFonts w:ascii="Cambria Math" w:hAnsi="Cambria Math"/>
          </w:rPr>
          <m:t>I(x,y)</m:t>
        </m:r>
      </m:oMath>
      <w:r w:rsidRPr="00CD03F7">
        <w:rPr>
          <w:rFonts w:hint="eastAsia"/>
        </w:rPr>
        <w:t>结合，生成带有云层的图</w:t>
      </w:r>
      <w:r w:rsidRPr="00CD03F7">
        <w:rPr>
          <w:rFonts w:hint="eastAsia"/>
        </w:rPr>
        <w:t xml:space="preserve">  </w:t>
      </w:r>
      <w:r w:rsidRPr="00CD03F7">
        <w:rPr>
          <w:rFonts w:hint="eastAsia"/>
        </w:rPr>
        <w:t>像</w:t>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m:t>
        </m:r>
      </m:oMath>
      <w:r w:rsidRPr="00CD03F7">
        <w:rPr>
          <w:rFonts w:hint="eastAsia"/>
        </w:rPr>
        <w:t>。</w:t>
      </w:r>
    </w:p>
    <w:p w14:paraId="1FC3072A" w14:textId="104CAD4D" w:rsidR="0082603C" w:rsidRDefault="00CD03F7" w:rsidP="00213D14">
      <w:pPr>
        <w:pStyle w:val="a3"/>
        <w:spacing w:after="156"/>
        <w:ind w:firstLine="420"/>
      </w:pPr>
      <w:r w:rsidRPr="00CD03F7">
        <w:rPr>
          <w:rFonts w:hint="eastAsia"/>
        </w:rPr>
        <w:t>首先，通过计算前景图</w:t>
      </w:r>
      <m:oMath>
        <m:r>
          <w:rPr>
            <w:rFonts w:ascii="Cambria Math" w:hAnsi="Cambria Math"/>
          </w:rPr>
          <m:t>F(x,y)</m:t>
        </m:r>
      </m:oMath>
      <w:r w:rsidRPr="00CD03F7">
        <w:rPr>
          <w:rFonts w:hint="eastAsia"/>
        </w:rPr>
        <w:t>，将云图与原始图像结合。前景图</w:t>
      </w:r>
      <m:oMath>
        <m:r>
          <w:rPr>
            <w:rFonts w:ascii="Cambria Math" w:hAnsi="Cambria Math"/>
          </w:rPr>
          <m:t>F(x,y)</m:t>
        </m:r>
      </m:oMath>
      <w:r w:rsidRPr="00CD03F7">
        <w:rPr>
          <w:rFonts w:hint="eastAsia"/>
        </w:rPr>
        <w:t>的计算方式确保了云层的厚度可以通过</w:t>
      </w:r>
      <w:r w:rsidR="00FF6C95">
        <w:rPr>
          <w:rFonts w:hint="eastAsia"/>
        </w:rPr>
        <w:t>云层厚度调节</w:t>
      </w:r>
      <w:r w:rsidRPr="00CD03F7">
        <w:rPr>
          <w:rFonts w:hint="eastAsia"/>
        </w:rPr>
        <w:t>参数</w:t>
      </w:r>
      <m:oMath>
        <m:r>
          <w:rPr>
            <w:rFonts w:ascii="Cambria Math" w:hAnsi="Cambria Math"/>
          </w:rPr>
          <m:t>c(c≠0)</m:t>
        </m:r>
      </m:oMath>
      <w:r w:rsidRPr="00CD03F7">
        <w:rPr>
          <w:rFonts w:hint="eastAsia"/>
        </w:rPr>
        <w:t>进行</w:t>
      </w:r>
      <w:r w:rsidR="00FF6C95">
        <w:rPr>
          <w:rFonts w:hint="eastAsia"/>
        </w:rPr>
        <w:t>调整</w:t>
      </w:r>
      <w:r w:rsidRPr="00CD03F7">
        <w:rPr>
          <w:rFonts w:hint="eastAsia"/>
        </w:rPr>
        <w:t>，</w:t>
      </w:r>
      <m:oMath>
        <m:r>
          <w:rPr>
            <w:rFonts w:ascii="Cambria Math" w:hAnsi="Cambria Math" w:hint="eastAsia"/>
          </w:rPr>
          <m:t>c</m:t>
        </m:r>
      </m:oMath>
      <w:r w:rsidR="00FF6C95">
        <w:rPr>
          <w:rFonts w:hint="eastAsia"/>
        </w:rPr>
        <w:t>的值越接近</w:t>
      </w:r>
      <m:oMath>
        <m:r>
          <w:rPr>
            <w:rFonts w:ascii="Cambria Math" w:hAnsi="Cambria Math" w:hint="eastAsia"/>
          </w:rPr>
          <m:t>0</m:t>
        </m:r>
      </m:oMath>
      <w:r w:rsidR="009F6F4B">
        <w:rPr>
          <w:rFonts w:hint="eastAsia"/>
        </w:rPr>
        <w:t>，则生成的云雾越薄，反之越厚。通过控制该参数，可以实现</w:t>
      </w:r>
      <w:r w:rsidRPr="00CD03F7">
        <w:rPr>
          <w:rFonts w:hint="eastAsia"/>
        </w:rPr>
        <w:t>云层对原始图像的遮挡程度。</w:t>
      </w:r>
      <w:r w:rsidR="00007032">
        <w:rPr>
          <w:rFonts w:hint="eastAsia"/>
        </w:rPr>
        <w:t>前景图</w:t>
      </w:r>
      <m:oMath>
        <m:r>
          <w:rPr>
            <w:rFonts w:ascii="Cambria Math" w:hAnsi="Cambria Math"/>
          </w:rPr>
          <m:t>F(x,y)</m:t>
        </m:r>
      </m:oMath>
      <w:r w:rsidR="00007032" w:rsidRPr="00CD03F7">
        <w:rPr>
          <w:rFonts w:hint="eastAsia"/>
        </w:rPr>
        <w:t>的计算</w:t>
      </w:r>
      <w:r w:rsidR="009835CF">
        <w:rPr>
          <w:rFonts w:hint="eastAsia"/>
        </w:rPr>
        <w:t>公式如下：</w:t>
      </w:r>
    </w:p>
    <w:p w14:paraId="5E78BA96" w14:textId="720CA2AA" w:rsidR="00076EE3" w:rsidRPr="00F04A8D" w:rsidRDefault="00076EE3" w:rsidP="00076EE3">
      <w:pPr>
        <w:pStyle w:val="a3"/>
        <w:spacing w:after="156"/>
        <w:ind w:firstLineChars="0" w:firstLine="0"/>
        <w:rPr>
          <w:vanish/>
          <w:specVanish/>
        </w:rPr>
      </w:pPr>
      <w:r>
        <w:tab/>
      </w:r>
      <m:oMath>
        <m:r>
          <w:rPr>
            <w:rFonts w:ascii="Cambria Math" w:hAnsi="Cambria Math"/>
          </w:rPr>
          <m:t>F(x,y)=</m:t>
        </m:r>
        <m:f>
          <m:fPr>
            <m:ctrlPr>
              <w:rPr>
                <w:rFonts w:ascii="Cambria Math" w:hAnsi="Cambria Math"/>
              </w:rPr>
            </m:ctrlPr>
          </m:fPr>
          <m:num>
            <m:r>
              <w:rPr>
                <w:rFonts w:ascii="Cambria Math" w:hAnsi="Cambria Math"/>
              </w:rPr>
              <m:t>255-T(x,y)</m:t>
            </m:r>
          </m:num>
          <m:den>
            <m:r>
              <w:rPr>
                <w:rFonts w:ascii="Cambria Math" w:hAnsi="Cambria Math"/>
              </w:rPr>
              <m:t>255</m:t>
            </m:r>
            <m:r>
              <w:rPr>
                <w:rFonts w:ascii="Cambria Math" w:hAnsi="Cambria Math" w:hint="eastAsia"/>
              </w:rPr>
              <m:t>c</m:t>
            </m:r>
          </m:den>
        </m:f>
      </m:oMath>
      <w:r>
        <w:tab/>
      </w:r>
    </w:p>
    <w:p w14:paraId="4F2C9F62" w14:textId="2DB95484" w:rsidR="00076EE3" w:rsidRPr="00076EE3" w:rsidRDefault="00076EE3" w:rsidP="00076EE3">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6</w:t>
      </w:r>
      <w:r>
        <w:fldChar w:fldCharType="end"/>
      </w:r>
    </w:p>
    <w:p w14:paraId="0FED532D" w14:textId="752B4DB5" w:rsidR="00C10295" w:rsidRDefault="00CD03F7" w:rsidP="00F005DF">
      <w:pPr>
        <w:ind w:firstLine="420"/>
        <w:jc w:val="center"/>
      </w:pPr>
      <w:r w:rsidRPr="00CD03F7">
        <w:rPr>
          <w:rFonts w:hint="eastAsia"/>
        </w:rPr>
        <w:t>最后，带有云层的图像</w:t>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m:t>
        </m:r>
      </m:oMath>
      <w:r w:rsidRPr="00CD03F7">
        <w:rPr>
          <w:rFonts w:hint="eastAsia"/>
        </w:rPr>
        <w:t>通过将云图与前景图叠加生成，形成最终的模拟云雾图像</w:t>
      </w:r>
      <w:r w:rsidR="005951FE">
        <w:rPr>
          <w:rFonts w:hint="eastAsia"/>
        </w:rPr>
        <w:t>：</w:t>
      </w:r>
    </w:p>
    <w:p w14:paraId="00CDA280" w14:textId="69878B06" w:rsidR="00213D14" w:rsidRPr="00F04A8D" w:rsidRDefault="00213D14" w:rsidP="0082603C">
      <w:pPr>
        <w:pStyle w:val="a3"/>
        <w:spacing w:after="156"/>
        <w:ind w:firstLineChars="0" w:firstLine="0"/>
        <w:rPr>
          <w:vanish/>
          <w:specVanish/>
        </w:rPr>
      </w:pPr>
      <w:r>
        <w:tab/>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I(x,y)⋅F(x,y)+T(x,y)</m:t>
        </m:r>
      </m:oMath>
      <w:r w:rsidR="007F2690">
        <w:tab/>
      </w:r>
    </w:p>
    <w:p w14:paraId="6BDFBCCC" w14:textId="5BCAA4C9" w:rsidR="00213D14" w:rsidRDefault="00213D14" w:rsidP="00213D14">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7</w:t>
      </w:r>
      <w:r>
        <w:fldChar w:fldCharType="end"/>
      </w:r>
    </w:p>
    <w:p w14:paraId="62497142" w14:textId="30CA8EE6" w:rsidR="009E37AF" w:rsidRDefault="00BA6B01" w:rsidP="00276195">
      <w:pPr>
        <w:pStyle w:val="af2"/>
        <w:rPr>
          <w:rFonts w:hint="eastAsia"/>
        </w:rPr>
      </w:pPr>
      <w:r>
        <w:rPr>
          <w:noProof/>
        </w:rPr>
        <w:lastRenderedPageBreak/>
        <w:drawing>
          <wp:inline distT="0" distB="0" distL="0" distR="0" wp14:anchorId="65D8E11A" wp14:editId="7300572D">
            <wp:extent cx="4153206" cy="3041650"/>
            <wp:effectExtent l="0" t="0" r="0" b="6350"/>
            <wp:docPr id="7834936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9364" name=""/>
                    <pic:cNvPicPr/>
                  </pic:nvPicPr>
                  <pic:blipFill>
                    <a:blip r:embed="rId8">
                      <a:extLst>
                        <a:ext uri="{96DAC541-7B7A-43D3-8B79-37D633B846F1}">
                          <asvg:svgBlip xmlns:asvg="http://schemas.microsoft.com/office/drawing/2016/SVG/main" r:embed="rId9"/>
                        </a:ext>
                      </a:extLst>
                    </a:blip>
                    <a:stretch>
                      <a:fillRect/>
                    </a:stretch>
                  </pic:blipFill>
                  <pic:spPr>
                    <a:xfrm>
                      <a:off x="0" y="0"/>
                      <a:ext cx="4154969" cy="3042941"/>
                    </a:xfrm>
                    <a:prstGeom prst="rect">
                      <a:avLst/>
                    </a:prstGeom>
                  </pic:spPr>
                </pic:pic>
              </a:graphicData>
            </a:graphic>
          </wp:inline>
        </w:drawing>
      </w:r>
    </w:p>
    <w:p w14:paraId="104CA68E" w14:textId="03A9F665" w:rsidR="00343163" w:rsidRPr="006276CA" w:rsidRDefault="006276CA" w:rsidP="00276195">
      <w:pPr>
        <w:pStyle w:val="af2"/>
        <w:rPr>
          <w:rFonts w:ascii="宋体" w:hAnsi="宋体" w:hint="eastAsia"/>
          <w:szCs w:val="18"/>
        </w:rPr>
      </w:pPr>
      <w:bookmarkStart w:id="3" w:name="_Ref175891888"/>
      <w:r w:rsidRPr="006276CA">
        <w:rPr>
          <w:rFonts w:ascii="宋体" w:hAnsi="宋体" w:hint="eastAsia"/>
        </w:rPr>
        <w:t>图</w:t>
      </w:r>
      <w:r w:rsidRPr="006276CA">
        <w:rPr>
          <w:rFonts w:ascii="宋体" w:hAnsi="宋体"/>
        </w:rPr>
        <w:fldChar w:fldCharType="begin"/>
      </w:r>
      <w:r w:rsidRPr="006276CA">
        <w:rPr>
          <w:rFonts w:ascii="宋体" w:hAnsi="宋体"/>
        </w:rPr>
        <w:instrText xml:space="preserve"> </w:instrText>
      </w:r>
      <w:r w:rsidRPr="006276CA">
        <w:rPr>
          <w:rFonts w:ascii="宋体" w:hAnsi="宋体" w:hint="eastAsia"/>
        </w:rPr>
        <w:instrText>SEQ 图 \* ARABIC</w:instrText>
      </w:r>
      <w:r w:rsidRPr="006276CA">
        <w:rPr>
          <w:rFonts w:ascii="宋体" w:hAnsi="宋体"/>
        </w:rPr>
        <w:instrText xml:space="preserve"> </w:instrText>
      </w:r>
      <w:r w:rsidRPr="006276CA">
        <w:rPr>
          <w:rFonts w:ascii="宋体" w:hAnsi="宋体"/>
        </w:rPr>
        <w:fldChar w:fldCharType="separate"/>
      </w:r>
      <w:r w:rsidR="00EA547A">
        <w:rPr>
          <w:rFonts w:ascii="宋体" w:hAnsi="宋体" w:hint="eastAsia"/>
          <w:noProof/>
        </w:rPr>
        <w:t>1</w:t>
      </w:r>
      <w:r w:rsidRPr="006276CA">
        <w:rPr>
          <w:rFonts w:ascii="宋体" w:hAnsi="宋体"/>
        </w:rPr>
        <w:fldChar w:fldCharType="end"/>
      </w:r>
      <w:bookmarkEnd w:id="3"/>
      <w:r w:rsidR="00C34E54" w:rsidRPr="006276CA">
        <w:rPr>
          <w:rFonts w:ascii="宋体" w:hAnsi="宋体" w:hint="eastAsia"/>
          <w:szCs w:val="18"/>
        </w:rPr>
        <w:t>云雾生成算法流程图</w:t>
      </w:r>
    </w:p>
    <w:p w14:paraId="401D712D" w14:textId="49085487" w:rsidR="00500362" w:rsidRDefault="00C66769" w:rsidP="00587E94">
      <w:pPr>
        <w:pStyle w:val="2"/>
        <w:keepNext w:val="0"/>
        <w:keepLines w:val="0"/>
        <w:rPr>
          <w:rFonts w:hint="eastAsia"/>
        </w:rPr>
      </w:pPr>
      <w:r>
        <w:rPr>
          <w:rFonts w:hint="eastAsia"/>
        </w:rPr>
        <w:t>云雾去除网络</w:t>
      </w:r>
    </w:p>
    <w:p w14:paraId="6A5CB157" w14:textId="36108F19" w:rsidR="005A5018" w:rsidRPr="00D71F14" w:rsidRDefault="0083598E" w:rsidP="00D71F14">
      <w:pPr>
        <w:ind w:firstLineChars="200" w:firstLine="420"/>
      </w:pPr>
      <w:r w:rsidRPr="00B54F43">
        <w:rPr>
          <w:rFonts w:hint="eastAsia"/>
        </w:rPr>
        <w:t>本文旨在通过风格迁移技术去除光学遥感图像中的云雾干扰。</w:t>
      </w:r>
      <w:r w:rsidRPr="0031113B">
        <w:rPr>
          <w:rFonts w:hint="eastAsia"/>
        </w:rPr>
        <w:t>本文采用了</w:t>
      </w:r>
      <w:r w:rsidRPr="0031113B">
        <w:rPr>
          <w:rFonts w:hint="eastAsia"/>
        </w:rPr>
        <w:t>Contrastive Learning for Unpaired Image-to-Image Translation (CUT</w:t>
      </w:r>
      <w:r w:rsidR="006B2EB1">
        <w:rPr>
          <w:rFonts w:hint="eastAsia"/>
        </w:rPr>
        <w:t>)</w:t>
      </w:r>
      <w:r w:rsidRPr="0031113B">
        <w:rPr>
          <w:rFonts w:hint="eastAsia"/>
        </w:rPr>
        <w:t>作为基础模型，以解决光学遥感图像中的云雾去除问题。</w:t>
      </w:r>
      <w:r w:rsidRPr="0031113B">
        <w:rPr>
          <w:rFonts w:hint="eastAsia"/>
        </w:rPr>
        <w:t>CUT</w:t>
      </w:r>
      <w:r w:rsidR="00223D53">
        <w:rPr>
          <w:rFonts w:hint="eastAsia"/>
        </w:rPr>
        <w:t>由</w:t>
      </w:r>
      <w:r w:rsidR="00957483">
        <w:rPr>
          <w:rFonts w:hint="eastAsia"/>
        </w:rPr>
        <w:t>Park</w:t>
      </w:r>
      <w:r w:rsidR="00957483">
        <w:rPr>
          <w:rFonts w:hint="eastAsia"/>
        </w:rPr>
        <w:t>等人</w:t>
      </w:r>
      <w:r w:rsidR="00957483">
        <w:fldChar w:fldCharType="begin"/>
      </w:r>
      <w:r w:rsidR="00C93B2C">
        <w:instrText xml:space="preserve"> ADDIN ZOTERO_ITEM CSL_CITATION {"citationID":"sjza3DSE","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957483">
        <w:fldChar w:fldCharType="separate"/>
      </w:r>
      <w:r w:rsidR="00957483" w:rsidRPr="00957483">
        <w:rPr>
          <w:rFonts w:cs="Times New Roman"/>
          <w:kern w:val="0"/>
          <w:szCs w:val="24"/>
          <w:vertAlign w:val="superscript"/>
        </w:rPr>
        <w:t>[24]</w:t>
      </w:r>
      <w:r w:rsidR="00957483">
        <w:fldChar w:fldCharType="end"/>
      </w:r>
      <w:r w:rsidR="00957483">
        <w:rPr>
          <w:rFonts w:hint="eastAsia"/>
        </w:rPr>
        <w:t>提出，</w:t>
      </w:r>
      <w:r w:rsidRPr="0031113B">
        <w:rPr>
          <w:rFonts w:hint="eastAsia"/>
        </w:rPr>
        <w:t>是</w:t>
      </w:r>
      <w:proofErr w:type="gramStart"/>
      <w:r w:rsidR="00957483">
        <w:rPr>
          <w:rFonts w:hint="eastAsia"/>
        </w:rPr>
        <w:t>对之前</w:t>
      </w:r>
      <w:proofErr w:type="gramEnd"/>
      <w:r w:rsidR="00957483">
        <w:rPr>
          <w:rFonts w:hint="eastAsia"/>
        </w:rPr>
        <w:t>工作</w:t>
      </w:r>
      <w:proofErr w:type="spellStart"/>
      <w:r w:rsidRPr="0031113B">
        <w:rPr>
          <w:rFonts w:hint="eastAsia"/>
        </w:rPr>
        <w:t>CycleGAN</w:t>
      </w:r>
      <w:proofErr w:type="spellEnd"/>
      <w:r w:rsidR="00957483">
        <w:fldChar w:fldCharType="begin"/>
      </w:r>
      <w:r w:rsidR="00C93B2C">
        <w:instrText xml:space="preserve"> ADDIN ZOTERO_ITEM CSL_CITATION {"citationID":"VvwhTbnP","properties":{"formattedCitation":"\\super [20]\\nosupersub{}","plainCitation":"[20]","noteIndex":0},"citationItems":[{"id":1878,"uris":["http://zotero.org/users/11229993/items/LI9D52U3"],"itemData":{"id":1878,"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rsidR="00957483">
        <w:fldChar w:fldCharType="separate"/>
      </w:r>
      <w:r w:rsidR="00957483" w:rsidRPr="00957483">
        <w:rPr>
          <w:rFonts w:cs="Times New Roman"/>
          <w:kern w:val="0"/>
          <w:szCs w:val="24"/>
          <w:vertAlign w:val="superscript"/>
        </w:rPr>
        <w:t>[20]</w:t>
      </w:r>
      <w:r w:rsidR="00957483">
        <w:fldChar w:fldCharType="end"/>
      </w:r>
      <w:r w:rsidRPr="0031113B">
        <w:rPr>
          <w:rFonts w:hint="eastAsia"/>
        </w:rPr>
        <w:t>的改进</w:t>
      </w:r>
      <w:r w:rsidR="00957483">
        <w:rPr>
          <w:rFonts w:hint="eastAsia"/>
        </w:rPr>
        <w:t>。与</w:t>
      </w:r>
      <w:proofErr w:type="spellStart"/>
      <w:r w:rsidR="00957483">
        <w:rPr>
          <w:rFonts w:hint="eastAsia"/>
        </w:rPr>
        <w:t>CycleGAN</w:t>
      </w:r>
      <w:proofErr w:type="spellEnd"/>
      <w:r w:rsidR="00957483">
        <w:fldChar w:fldCharType="begin"/>
      </w:r>
      <w:r w:rsidR="00C93B2C">
        <w:instrText xml:space="preserve"> ADDIN ZOTERO_ITEM CSL_CITATION {"citationID":"D1V700wk","properties":{"formattedCitation":"\\super [20]\\nosupersub{}","plainCitation":"[20]","noteIndex":0},"citationItems":[{"id":1878,"uris":["http://zotero.org/users/11229993/items/LI9D52U3"],"itemData":{"id":1878,"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rsidR="00957483">
        <w:fldChar w:fldCharType="separate"/>
      </w:r>
      <w:r w:rsidR="00957483" w:rsidRPr="00957483">
        <w:rPr>
          <w:rFonts w:cs="Times New Roman"/>
          <w:kern w:val="0"/>
          <w:szCs w:val="24"/>
          <w:vertAlign w:val="superscript"/>
        </w:rPr>
        <w:t>[20]</w:t>
      </w:r>
      <w:r w:rsidR="00957483">
        <w:fldChar w:fldCharType="end"/>
      </w:r>
      <w:r w:rsidR="00957483">
        <w:rPr>
          <w:rFonts w:hint="eastAsia"/>
        </w:rPr>
        <w:t>相比，</w:t>
      </w:r>
      <w:r w:rsidR="00957483">
        <w:rPr>
          <w:rFonts w:hint="eastAsia"/>
        </w:rPr>
        <w:t>CUT</w:t>
      </w:r>
      <w:r w:rsidR="00957483">
        <w:fldChar w:fldCharType="begin"/>
      </w:r>
      <w:r w:rsidR="00C93B2C">
        <w:instrText xml:space="preserve"> ADDIN ZOTERO_ITEM CSL_CITATION {"citationID":"raeqekb5","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957483">
        <w:fldChar w:fldCharType="separate"/>
      </w:r>
      <w:r w:rsidR="00957483" w:rsidRPr="00957483">
        <w:rPr>
          <w:rFonts w:cs="Times New Roman"/>
          <w:kern w:val="0"/>
          <w:szCs w:val="24"/>
          <w:vertAlign w:val="superscript"/>
        </w:rPr>
        <w:t>[24]</w:t>
      </w:r>
      <w:r w:rsidR="00957483">
        <w:fldChar w:fldCharType="end"/>
      </w:r>
      <w:r w:rsidRPr="0031113B">
        <w:rPr>
          <w:rFonts w:hint="eastAsia"/>
        </w:rPr>
        <w:t>通过引入对比学习，特别是</w:t>
      </w:r>
      <w:proofErr w:type="spellStart"/>
      <w:r w:rsidRPr="0031113B">
        <w:rPr>
          <w:rFonts w:hint="eastAsia"/>
        </w:rPr>
        <w:t>PatchNCE</w:t>
      </w:r>
      <w:proofErr w:type="spellEnd"/>
      <w:r w:rsidRPr="0031113B">
        <w:rPr>
          <w:rFonts w:hint="eastAsia"/>
        </w:rPr>
        <w:t>损失，增强了模型在图像转换过程中对细节的保持能力。</w:t>
      </w:r>
      <w:r w:rsidR="00366B55">
        <w:rPr>
          <w:rFonts w:hint="eastAsia"/>
        </w:rPr>
        <w:t>同时，</w:t>
      </w:r>
      <w:r w:rsidR="000B4F03">
        <w:rPr>
          <w:rFonts w:hint="eastAsia"/>
        </w:rPr>
        <w:t>考虑到循环一致性损失是以两个域之间存在的双</w:t>
      </w:r>
      <w:proofErr w:type="gramStart"/>
      <w:r w:rsidR="000B4F03">
        <w:rPr>
          <w:rFonts w:hint="eastAsia"/>
        </w:rPr>
        <w:t>射关系</w:t>
      </w:r>
      <w:proofErr w:type="gramEnd"/>
      <w:r w:rsidR="000B4F03">
        <w:rPr>
          <w:rFonts w:hint="eastAsia"/>
        </w:rPr>
        <w:t>为前提假设的，而这种假设在实际应用中具有较大的局限性</w:t>
      </w:r>
      <w:r w:rsidR="00013519">
        <w:rPr>
          <w:rFonts w:hint="eastAsia"/>
        </w:rPr>
        <w:t>，</w:t>
      </w:r>
      <w:r w:rsidR="00366B55">
        <w:rPr>
          <w:rFonts w:hint="eastAsia"/>
        </w:rPr>
        <w:t>CUT</w:t>
      </w:r>
      <w:r w:rsidR="00366B55">
        <w:fldChar w:fldCharType="begin"/>
      </w:r>
      <w:r w:rsidR="00C93B2C">
        <w:instrText xml:space="preserve"> ADDIN ZOTERO_ITEM CSL_CITATION {"citationID":"jrBS2iCI","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366B55">
        <w:fldChar w:fldCharType="separate"/>
      </w:r>
      <w:r w:rsidR="00366B55" w:rsidRPr="00366B55">
        <w:rPr>
          <w:rFonts w:cs="Times New Roman"/>
          <w:kern w:val="0"/>
          <w:szCs w:val="24"/>
          <w:vertAlign w:val="superscript"/>
        </w:rPr>
        <w:t>[24]</w:t>
      </w:r>
      <w:r w:rsidR="00366B55">
        <w:fldChar w:fldCharType="end"/>
      </w:r>
      <w:r w:rsidR="00366B55">
        <w:rPr>
          <w:rFonts w:hint="eastAsia"/>
        </w:rPr>
        <w:t>用最大化输入与输出图像之间的局部交互信息代替传统的循环</w:t>
      </w:r>
      <w:r w:rsidR="000B4F03">
        <w:rPr>
          <w:rFonts w:hint="eastAsia"/>
        </w:rPr>
        <w:t>一致性损失，</w:t>
      </w:r>
      <w:r w:rsidR="001F2688">
        <w:rPr>
          <w:rFonts w:hint="eastAsia"/>
        </w:rPr>
        <w:t>从而</w:t>
      </w:r>
      <w:r w:rsidR="00AE0FAE">
        <w:rPr>
          <w:rFonts w:hint="eastAsia"/>
        </w:rPr>
        <w:t>具有更强的泛用性</w:t>
      </w:r>
      <w:r w:rsidR="001F2688">
        <w:rPr>
          <w:rFonts w:hint="eastAsia"/>
        </w:rPr>
        <w:t>。</w:t>
      </w:r>
      <w:r w:rsidR="00EB6E27" w:rsidRPr="00EB6E27">
        <w:rPr>
          <w:rFonts w:hint="eastAsia"/>
        </w:rPr>
        <w:t>这种双向映射的要求在遥感图像的云雾去除中并非必要，因为目标是从有</w:t>
      </w:r>
      <w:proofErr w:type="gramStart"/>
      <w:r w:rsidR="00EB6E27" w:rsidRPr="00EB6E27">
        <w:rPr>
          <w:rFonts w:hint="eastAsia"/>
        </w:rPr>
        <w:t>云图像</w:t>
      </w:r>
      <w:proofErr w:type="gramEnd"/>
      <w:r w:rsidR="00EB6E27" w:rsidRPr="00EB6E27">
        <w:rPr>
          <w:rFonts w:hint="eastAsia"/>
        </w:rPr>
        <w:t>生成无云图像，而不关心逆向映射的准确性。</w:t>
      </w:r>
      <w:r w:rsidR="001F2688">
        <w:rPr>
          <w:rFonts w:hint="eastAsia"/>
        </w:rPr>
        <w:t>不仅如此，</w:t>
      </w:r>
      <w:r w:rsidR="001F2688">
        <w:rPr>
          <w:rFonts w:hint="eastAsia"/>
        </w:rPr>
        <w:t>CUT</w:t>
      </w:r>
      <w:r w:rsidR="001F2688">
        <w:fldChar w:fldCharType="begin"/>
      </w:r>
      <w:r w:rsidR="00C93B2C">
        <w:instrText xml:space="preserve"> ADDIN ZOTERO_ITEM CSL_CITATION {"citationID":"A4aPmxE3","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1F2688">
        <w:fldChar w:fldCharType="separate"/>
      </w:r>
      <w:r w:rsidR="001F2688" w:rsidRPr="001F2688">
        <w:rPr>
          <w:rFonts w:cs="Times New Roman"/>
          <w:kern w:val="0"/>
          <w:szCs w:val="24"/>
          <w:vertAlign w:val="superscript"/>
        </w:rPr>
        <w:t>[24]</w:t>
      </w:r>
      <w:r w:rsidR="001F2688">
        <w:fldChar w:fldCharType="end"/>
      </w:r>
      <w:r w:rsidR="003932E6">
        <w:rPr>
          <w:rFonts w:hint="eastAsia"/>
        </w:rPr>
        <w:t>舍弃了</w:t>
      </w:r>
      <w:proofErr w:type="spellStart"/>
      <w:r w:rsidR="003932E6">
        <w:rPr>
          <w:rFonts w:hint="eastAsia"/>
        </w:rPr>
        <w:t>CycleGAN</w:t>
      </w:r>
      <w:proofErr w:type="spellEnd"/>
      <w:r w:rsidR="003932E6">
        <w:rPr>
          <w:rFonts w:hint="eastAsia"/>
        </w:rPr>
        <w:t>中的循环映射，而是采用</w:t>
      </w:r>
      <w:r w:rsidR="006E5E45">
        <w:rPr>
          <w:rFonts w:hint="eastAsia"/>
        </w:rPr>
        <w:t>了从</w:t>
      </w:r>
      <w:proofErr w:type="gramStart"/>
      <w:r w:rsidR="006E5E45">
        <w:rPr>
          <w:rFonts w:hint="eastAsia"/>
        </w:rPr>
        <w:t>源域到</w:t>
      </w:r>
      <w:proofErr w:type="gramEnd"/>
      <w:r w:rsidR="006E5E45">
        <w:rPr>
          <w:rFonts w:hint="eastAsia"/>
        </w:rPr>
        <w:t>目标域的单向映射，从而避免使用辅助型逆生成器与</w:t>
      </w:r>
      <w:r w:rsidR="00215A5C">
        <w:rPr>
          <w:rFonts w:hint="eastAsia"/>
        </w:rPr>
        <w:t>判别器，最终简化了训练流程</w:t>
      </w:r>
      <w:r w:rsidR="006E5E45">
        <w:rPr>
          <w:rFonts w:hint="eastAsia"/>
        </w:rPr>
        <w:t>，</w:t>
      </w:r>
      <w:r w:rsidR="00AE0FAE">
        <w:rPr>
          <w:rFonts w:hint="eastAsia"/>
        </w:rPr>
        <w:t>具有更低的时间</w:t>
      </w:r>
      <w:r w:rsidR="00241988">
        <w:rPr>
          <w:rFonts w:hint="eastAsia"/>
        </w:rPr>
        <w:t>占用</w:t>
      </w:r>
      <w:r w:rsidR="00AE0FAE">
        <w:rPr>
          <w:rFonts w:hint="eastAsia"/>
        </w:rPr>
        <w:t>与资源消耗。</w:t>
      </w:r>
    </w:p>
    <w:p w14:paraId="3A2E5469" w14:textId="3E7D706D" w:rsidR="00186BBD" w:rsidRDefault="00186BBD" w:rsidP="00186BBD">
      <w:pPr>
        <w:ind w:firstLineChars="200" w:firstLine="420"/>
      </w:pPr>
      <w:r>
        <w:rPr>
          <w:rFonts w:hint="eastAsia"/>
        </w:rPr>
        <w:t>此处，我们给出</w:t>
      </w:r>
      <w:r>
        <w:rPr>
          <w:rFonts w:hint="eastAsia"/>
        </w:rPr>
        <w:t>CUT</w:t>
      </w:r>
      <w:r>
        <w:rPr>
          <w:rFonts w:hint="eastAsia"/>
        </w:rPr>
        <w:t>模型的各组成部分与其中的基本原理。</w:t>
      </w:r>
      <w:r w:rsidR="00225DAD">
        <w:rPr>
          <w:rFonts w:hint="eastAsia"/>
        </w:rPr>
        <w:t>CUT</w:t>
      </w:r>
      <w:r w:rsidR="00225DAD">
        <w:rPr>
          <w:rFonts w:hint="eastAsia"/>
        </w:rPr>
        <w:t>模型</w:t>
      </w:r>
      <w:r w:rsidR="00F22541">
        <w:rPr>
          <w:rFonts w:hint="eastAsia"/>
        </w:rPr>
        <w:t>以</w:t>
      </w:r>
      <w:r w:rsidR="00F22541">
        <w:rPr>
          <w:rFonts w:hint="eastAsia"/>
        </w:rPr>
        <w:t>GAN</w:t>
      </w:r>
      <w:r w:rsidR="00F22541">
        <w:rPr>
          <w:rFonts w:hint="eastAsia"/>
        </w:rPr>
        <w:t>作为基本架构，包含一个生成器与一个</w:t>
      </w:r>
      <w:proofErr w:type="gramStart"/>
      <w:r w:rsidR="00F22541">
        <w:rPr>
          <w:rFonts w:hint="eastAsia"/>
        </w:rPr>
        <w:t>判别器</w:t>
      </w:r>
      <w:proofErr w:type="gramEnd"/>
      <w:r w:rsidR="00F22541">
        <w:rPr>
          <w:rFonts w:hint="eastAsia"/>
        </w:rPr>
        <w:t>进行联合训练。其中，生成器</w:t>
      </w:r>
      <w:r w:rsidR="00225DAD">
        <w:rPr>
          <w:rFonts w:hint="eastAsia"/>
        </w:rPr>
        <w:t>采用了基本的编码</w:t>
      </w:r>
      <w:r w:rsidR="00225DAD">
        <w:t>—</w:t>
      </w:r>
      <w:r w:rsidR="00225DAD">
        <w:rPr>
          <w:rFonts w:hint="eastAsia"/>
        </w:rPr>
        <w:t>解码器结构</w:t>
      </w:r>
      <w:r w:rsidR="00EB6E27">
        <w:rPr>
          <w:rFonts w:hint="eastAsia"/>
        </w:rPr>
        <w:t>。</w:t>
      </w:r>
      <w:r w:rsidR="00EB6E27" w:rsidRPr="00EB6E27">
        <w:rPr>
          <w:rFonts w:hint="eastAsia"/>
        </w:rPr>
        <w:t>假设我们的目标是将来自输入域</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C</m:t>
            </m:r>
          </m:sup>
        </m:sSup>
      </m:oMath>
      <w:r w:rsidR="00EB6E27" w:rsidRPr="00EB6E27">
        <w:rPr>
          <w:rFonts w:hint="eastAsia"/>
        </w:rPr>
        <w:t>的遥感云雾图像</w:t>
      </w:r>
      <m:oMath>
        <m:r>
          <w:rPr>
            <w:rFonts w:ascii="Cambria Math" w:hAnsi="Cambria Math" w:hint="eastAsia"/>
          </w:rPr>
          <m:t>X</m:t>
        </m:r>
      </m:oMath>
      <w:r w:rsidR="00EB6E27" w:rsidRPr="00EB6E27">
        <w:rPr>
          <w:rFonts w:hint="eastAsia"/>
        </w:rPr>
        <w:t>，转换为目标域</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3</m:t>
            </m:r>
          </m:sup>
        </m:sSup>
      </m:oMath>
      <w:r w:rsidR="00EB6E27" w:rsidRPr="00EB6E27">
        <w:rPr>
          <w:rFonts w:hint="eastAsia"/>
        </w:rPr>
        <w:t>的无云雾图像</w:t>
      </w:r>
      <m:oMath>
        <m:r>
          <w:rPr>
            <w:rFonts w:ascii="Cambria Math" w:hAnsi="Cambria Math" w:hint="eastAsia"/>
          </w:rPr>
          <m:t>Y</m:t>
        </m:r>
      </m:oMath>
      <w:r w:rsidR="00EB6E27" w:rsidRPr="00EB6E27">
        <w:rPr>
          <w:rFonts w:hint="eastAsia"/>
        </w:rPr>
        <w:t>。</w:t>
      </w:r>
      <w:r w:rsidR="003E2DF7">
        <w:rPr>
          <w:rFonts w:hint="eastAsia"/>
        </w:rPr>
        <w:t>CUT</w:t>
      </w:r>
      <w:r w:rsidR="003E2DF7">
        <w:rPr>
          <w:rFonts w:hint="eastAsia"/>
        </w:rPr>
        <w:t>的</w:t>
      </w:r>
      <w:r w:rsidR="00EB6E27" w:rsidRPr="00EB6E27">
        <w:rPr>
          <w:rFonts w:hint="eastAsia"/>
        </w:rPr>
        <w:t>生成器</w:t>
      </w:r>
      <w:r w:rsidR="003E2DF7">
        <w:rPr>
          <w:rFonts w:hint="eastAsia"/>
        </w:rPr>
        <w:t>包含</w:t>
      </w:r>
      <w:r w:rsidR="00EB6E27" w:rsidRPr="00EB6E27">
        <w:rPr>
          <w:rFonts w:hint="eastAsia"/>
        </w:rPr>
        <w:t>两个部分：编码器</w:t>
      </w:r>
      <m:oMath>
        <m:sSub>
          <m:sSubPr>
            <m:ctrlPr>
              <w:rPr>
                <w:rFonts w:ascii="Cambria Math" w:hAnsi="Cambria Math"/>
              </w:rPr>
            </m:ctrlPr>
          </m:sSubPr>
          <m:e>
            <m:r>
              <w:rPr>
                <w:rFonts w:ascii="Cambria Math" w:hAnsi="Cambria Math"/>
              </w:rPr>
              <m:t>G</m:t>
            </m:r>
          </m:e>
          <m:sub>
            <m:r>
              <m:rPr>
                <m:nor/>
              </m:rPr>
              <m:t>enc</m:t>
            </m:r>
          </m:sub>
        </m:sSub>
      </m:oMath>
      <w:r w:rsidR="00EB6E27" w:rsidRPr="00EB6E27">
        <w:rPr>
          <w:rFonts w:hint="eastAsia"/>
        </w:rPr>
        <w:t>和解码器</w:t>
      </w:r>
      <m:oMath>
        <m:sSub>
          <m:sSubPr>
            <m:ctrlPr>
              <w:rPr>
                <w:rFonts w:ascii="Cambria Math" w:hAnsi="Cambria Math"/>
              </w:rPr>
            </m:ctrlPr>
          </m:sSubPr>
          <m:e>
            <m:r>
              <w:rPr>
                <w:rFonts w:ascii="Cambria Math" w:hAnsi="Cambria Math"/>
              </w:rPr>
              <m:t>G</m:t>
            </m:r>
          </m:e>
          <m:sub>
            <m:r>
              <m:rPr>
                <m:nor/>
              </m:rPr>
              <m:t>dec</m:t>
            </m:r>
          </m:sub>
        </m:sSub>
      </m:oMath>
      <w:r w:rsidR="00EB6E27" w:rsidRPr="00EB6E27">
        <w:rPr>
          <w:rFonts w:hint="eastAsia"/>
        </w:rPr>
        <w:t>，它们按顺序应用于输入图像</w:t>
      </w:r>
      <m:oMath>
        <m:r>
          <w:rPr>
            <w:rFonts w:ascii="Cambria Math" w:hAnsi="Cambria Math" w:hint="eastAsia"/>
          </w:rPr>
          <m:t>X</m:t>
        </m:r>
      </m:oMath>
      <w:r w:rsidR="00EB6E27" w:rsidRPr="00EB6E27">
        <w:rPr>
          <w:rFonts w:hint="eastAsia"/>
        </w:rPr>
        <w:t>，</w:t>
      </w:r>
      <w:r w:rsidR="00335AF4">
        <w:rPr>
          <w:rFonts w:hint="eastAsia"/>
        </w:rPr>
        <w:t>最终</w:t>
      </w:r>
      <w:r w:rsidR="00EB6E27" w:rsidRPr="00EB6E27">
        <w:rPr>
          <w:rFonts w:hint="eastAsia"/>
        </w:rPr>
        <w:t>生成输出图像</w:t>
      </w:r>
      <w:r w:rsidR="00335AF4">
        <w:rPr>
          <w:rFonts w:hint="eastAsia"/>
        </w:rPr>
        <w:t>，该过程可以用如下公式表示：</w:t>
      </w:r>
    </w:p>
    <w:p w14:paraId="74A93680" w14:textId="45187CF4" w:rsidR="00335AF4" w:rsidRPr="00F04A8D" w:rsidRDefault="00335AF4" w:rsidP="00335AF4">
      <w:pPr>
        <w:pStyle w:val="a3"/>
        <w:spacing w:after="156"/>
        <w:ind w:firstLineChars="0" w:firstLine="0"/>
        <w:rPr>
          <w:vanish/>
          <w:specVanish/>
        </w:rPr>
      </w:pPr>
      <w:r>
        <w:tab/>
      </w:r>
      <m:oMath>
        <m:acc>
          <m:accPr>
            <m:ctrlPr>
              <w:rPr>
                <w:rFonts w:ascii="Cambria Math" w:hAnsi="Cambria Math"/>
              </w:rPr>
            </m:ctrlPr>
          </m:accPr>
          <m:e>
            <m:r>
              <w:rPr>
                <w:rFonts w:ascii="Cambria Math" w:hAnsi="Cambria Math"/>
              </w:rPr>
              <m:t>y</m:t>
            </m:r>
          </m:e>
        </m:acc>
        <m:r>
          <w:rPr>
            <w:rFonts w:ascii="Cambria Math" w:hAnsi="Cambria Math"/>
          </w:rPr>
          <m:t>=G(z)=</m:t>
        </m:r>
        <m:sSub>
          <m:sSubPr>
            <m:ctrlPr>
              <w:rPr>
                <w:rFonts w:ascii="Cambria Math" w:hAnsi="Cambria Math"/>
              </w:rPr>
            </m:ctrlPr>
          </m:sSubPr>
          <m:e>
            <m:r>
              <w:rPr>
                <w:rFonts w:ascii="Cambria Math" w:hAnsi="Cambria Math"/>
              </w:rPr>
              <m:t>G</m:t>
            </m:r>
          </m:e>
          <m:sub>
            <m:r>
              <m:rPr>
                <m:nor/>
              </m:rPr>
              <m:t>dec</m:t>
            </m:r>
          </m:sub>
        </m:sSub>
        <m:r>
          <w:rPr>
            <w:rFonts w:ascii="Cambria Math" w:hAnsi="Cambria Math"/>
          </w:rPr>
          <m:t>(</m:t>
        </m:r>
        <m:sSub>
          <m:sSubPr>
            <m:ctrlPr>
              <w:rPr>
                <w:rFonts w:ascii="Cambria Math" w:hAnsi="Cambria Math"/>
              </w:rPr>
            </m:ctrlPr>
          </m:sSubPr>
          <m:e>
            <m:r>
              <w:rPr>
                <w:rFonts w:ascii="Cambria Math" w:hAnsi="Cambria Math"/>
              </w:rPr>
              <m:t>G</m:t>
            </m:r>
          </m:e>
          <m:sub>
            <m:r>
              <m:rPr>
                <m:nor/>
              </m:rPr>
              <m:t>enc</m:t>
            </m:r>
          </m:sub>
        </m:sSub>
        <m:r>
          <w:rPr>
            <w:rFonts w:ascii="Cambria Math" w:hAnsi="Cambria Math"/>
          </w:rPr>
          <m:t>(x))</m:t>
        </m:r>
      </m:oMath>
      <w:r w:rsidRPr="00335AF4">
        <w:t xml:space="preserve"> </w:t>
      </w:r>
      <w:r>
        <w:tab/>
      </w:r>
    </w:p>
    <w:p w14:paraId="3DAF899D" w14:textId="19A0E63A" w:rsidR="00144B91" w:rsidRDefault="00335AF4" w:rsidP="00144B91">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8</w:t>
      </w:r>
      <w:r>
        <w:fldChar w:fldCharType="end"/>
      </w:r>
    </w:p>
    <w:p w14:paraId="6F7F8205" w14:textId="2D565D52" w:rsidR="00144B91" w:rsidRPr="00144B91" w:rsidRDefault="00123035" w:rsidP="006D0F64">
      <w:pPr>
        <w:ind w:firstLineChars="200" w:firstLine="420"/>
      </w:pPr>
      <w:r w:rsidRPr="00123035">
        <w:rPr>
          <w:rFonts w:hint="eastAsia"/>
        </w:rPr>
        <w:t>CUT</w:t>
      </w:r>
      <w:r w:rsidRPr="00123035">
        <w:rPr>
          <w:rFonts w:hint="eastAsia"/>
        </w:rPr>
        <w:t>使用的</w:t>
      </w:r>
      <w:proofErr w:type="gramStart"/>
      <w:r w:rsidRPr="00123035">
        <w:rPr>
          <w:rFonts w:hint="eastAsia"/>
        </w:rPr>
        <w:t>判别器</w:t>
      </w:r>
      <w:proofErr w:type="gramEnd"/>
      <w:r w:rsidRPr="00123035">
        <w:rPr>
          <w:rFonts w:hint="eastAsia"/>
        </w:rPr>
        <w:t>是一个基于</w:t>
      </w:r>
      <w:proofErr w:type="spellStart"/>
      <w:r w:rsidRPr="00123035">
        <w:rPr>
          <w:rFonts w:hint="eastAsia"/>
        </w:rPr>
        <w:t>PatchGAN</w:t>
      </w:r>
      <w:proofErr w:type="spellEnd"/>
      <w:r w:rsidR="006C0706">
        <w:fldChar w:fldCharType="begin"/>
      </w:r>
      <w:r w:rsidR="00C93B2C">
        <w:instrText xml:space="preserve"> ADDIN ZOTERO_ITEM CSL_CITATION {"citationID":"49Gm4JCV","properties":{"formattedCitation":"\\super [25]\\nosupersub{}","plainCitation":"[25]","noteIndex":0},"citationItems":[{"id":5739,"uris":["http://zotero.org/users/11229993/items/ZDSITTY7"],"itemData":{"id":5739,"type":"paper-conference","event-title":"Proceedings of the IEEE Conference on Computer Vision and Pattern Recognition","page":"1125-1134","source":"openaccess.thecvf.com","title":"Image-To-Image Translation With Conditional Adversarial Networks","URL":"https://openaccess.thecvf.com/content_cvpr_2017/html/Isola_Image-To-Image_Translation_With_CVPR_2017_paper.html","author":[{"family":"Isola","given":"Phillip"},{"family":"Zhu","given":"Jun-Yan"},{"family":"Zhou","given":"Tinghui"},{"family":"Efros","given":"Alexei A."}],"accessed":{"date-parts":[["2024",8,29]]},"issued":{"date-parts":[["2017"]]},"citation-key":"isolaImageToImageTranslationConditional2017"}}],"schema":"https://github.com/citation-style-language/schema/raw/master/csl-citation.json"} </w:instrText>
      </w:r>
      <w:r w:rsidR="006C0706">
        <w:fldChar w:fldCharType="separate"/>
      </w:r>
      <w:r w:rsidR="006C0706" w:rsidRPr="006C0706">
        <w:rPr>
          <w:rFonts w:cs="Times New Roman"/>
          <w:kern w:val="0"/>
          <w:szCs w:val="24"/>
          <w:vertAlign w:val="superscript"/>
        </w:rPr>
        <w:t>[25]</w:t>
      </w:r>
      <w:r w:rsidR="006C0706">
        <w:fldChar w:fldCharType="end"/>
      </w:r>
      <w:r w:rsidRPr="00123035">
        <w:rPr>
          <w:rFonts w:hint="eastAsia"/>
        </w:rPr>
        <w:t>架构的网络。</w:t>
      </w:r>
      <w:proofErr w:type="spellStart"/>
      <w:r w:rsidRPr="00123035">
        <w:rPr>
          <w:rFonts w:hint="eastAsia"/>
        </w:rPr>
        <w:t>PatchGAN</w:t>
      </w:r>
      <w:proofErr w:type="spellEnd"/>
      <w:r w:rsidRPr="00123035">
        <w:rPr>
          <w:rFonts w:hint="eastAsia"/>
        </w:rPr>
        <w:t>是一种用于评估图像局部区域真实性的判别器，它不是对整张图像进行分类，而是对图像中的每一个小</w:t>
      </w:r>
      <w:r w:rsidRPr="00123035">
        <w:rPr>
          <w:rFonts w:hint="eastAsia"/>
        </w:rPr>
        <w:t>patch</w:t>
      </w:r>
      <w:r w:rsidRPr="00123035">
        <w:rPr>
          <w:rFonts w:hint="eastAsia"/>
        </w:rPr>
        <w:t>进行分类。</w:t>
      </w:r>
      <w:proofErr w:type="spellStart"/>
      <w:r w:rsidR="006C0706" w:rsidRPr="006C0706">
        <w:rPr>
          <w:rFonts w:hint="eastAsia"/>
        </w:rPr>
        <w:t>PatchGAN</w:t>
      </w:r>
      <w:proofErr w:type="spellEnd"/>
      <w:r w:rsidR="006C0706" w:rsidRPr="006C0706">
        <w:rPr>
          <w:rFonts w:hint="eastAsia"/>
        </w:rPr>
        <w:t>的主要思想是通过对图像中的小区域（即</w:t>
      </w:r>
      <w:r w:rsidR="006C0706" w:rsidRPr="006C0706">
        <w:rPr>
          <w:rFonts w:hint="eastAsia"/>
        </w:rPr>
        <w:t>patch</w:t>
      </w:r>
      <w:r w:rsidR="006C0706" w:rsidRPr="006C0706">
        <w:rPr>
          <w:rFonts w:hint="eastAsia"/>
        </w:rPr>
        <w:t>）进行二分类（真实或生成），</w:t>
      </w:r>
      <w:r w:rsidR="006C0706">
        <w:rPr>
          <w:rFonts w:hint="eastAsia"/>
        </w:rPr>
        <w:t>以</w:t>
      </w:r>
      <w:r w:rsidR="006C0706" w:rsidRPr="006C0706">
        <w:rPr>
          <w:rFonts w:hint="eastAsia"/>
        </w:rPr>
        <w:t>评估生成图像的质量。这种方法在许多图像翻译任务中表现良好，特别是在处理高分辨率图像时，它能够有效地捕捉图像的细节和局部结构。</w:t>
      </w:r>
      <w:proofErr w:type="spellStart"/>
      <w:r w:rsidR="00C24EDE" w:rsidRPr="00C24EDE">
        <w:rPr>
          <w:rFonts w:hint="eastAsia"/>
        </w:rPr>
        <w:t>PatchGAN</w:t>
      </w:r>
      <w:proofErr w:type="spellEnd"/>
      <w:r w:rsidR="00C24EDE" w:rsidRPr="00C24EDE">
        <w:rPr>
          <w:rFonts w:hint="eastAsia"/>
        </w:rPr>
        <w:t>的网络结构通常由多个卷积层组成，这些卷积层逐步将图像的局部信息提取出来，并最终输出一个二维矩阵，其中每个元素对应于输入图像中一个</w:t>
      </w:r>
      <w:r w:rsidR="00C24EDE" w:rsidRPr="00C24EDE">
        <w:rPr>
          <w:rFonts w:hint="eastAsia"/>
        </w:rPr>
        <w:t>patch</w:t>
      </w:r>
      <w:r w:rsidR="00C24EDE" w:rsidRPr="00C24EDE">
        <w:rPr>
          <w:rFonts w:hint="eastAsia"/>
        </w:rPr>
        <w:t>的真假判断。在</w:t>
      </w:r>
      <w:r w:rsidR="00C24EDE" w:rsidRPr="00C24EDE">
        <w:rPr>
          <w:rFonts w:hint="eastAsia"/>
        </w:rPr>
        <w:t>CUT</w:t>
      </w:r>
      <w:r w:rsidR="00C24EDE" w:rsidRPr="00C24EDE">
        <w:rPr>
          <w:rFonts w:hint="eastAsia"/>
        </w:rPr>
        <w:t>模型中，</w:t>
      </w:r>
      <w:proofErr w:type="spellStart"/>
      <w:r w:rsidR="00C24EDE" w:rsidRPr="00C24EDE">
        <w:t>PatchGAN</w:t>
      </w:r>
      <w:proofErr w:type="spellEnd"/>
      <w:r w:rsidR="00C24EDE" w:rsidRPr="00C24EDE">
        <w:rPr>
          <w:rFonts w:hint="eastAsia"/>
        </w:rPr>
        <w:t>的作用</w:t>
      </w:r>
      <w:r w:rsidR="00C24EDE" w:rsidRPr="00C24EDE">
        <w:rPr>
          <w:rFonts w:hint="eastAsia"/>
        </w:rPr>
        <w:lastRenderedPageBreak/>
        <w:t>是区分生成器生成的图像和真实图像。通过不断地提高生成图像通过</w:t>
      </w:r>
      <w:proofErr w:type="gramStart"/>
      <w:r w:rsidR="00C24EDE" w:rsidRPr="00C24EDE">
        <w:rPr>
          <w:rFonts w:hint="eastAsia"/>
        </w:rPr>
        <w:t>判别器</w:t>
      </w:r>
      <w:proofErr w:type="gramEnd"/>
      <w:r w:rsidR="00C24EDE" w:rsidRPr="00C24EDE">
        <w:rPr>
          <w:rFonts w:hint="eastAsia"/>
        </w:rPr>
        <w:t>的概率，生成器能够学到更为逼真的图像表示。</w:t>
      </w:r>
    </w:p>
    <w:p w14:paraId="43193FA1" w14:textId="4292544C" w:rsidR="00F86E78" w:rsidRDefault="00F86E78" w:rsidP="00F86E78">
      <w:pPr>
        <w:ind w:firstLineChars="200" w:firstLine="420"/>
      </w:pPr>
      <w:r>
        <w:rPr>
          <w:rFonts w:hint="eastAsia"/>
        </w:rPr>
        <w:t>CUT</w:t>
      </w:r>
      <w:r>
        <w:rPr>
          <w:rFonts w:hint="eastAsia"/>
        </w:rPr>
        <w:t>的关键创新在于引入了</w:t>
      </w:r>
      <w:proofErr w:type="spellStart"/>
      <w:r>
        <w:rPr>
          <w:rFonts w:hint="eastAsia"/>
        </w:rPr>
        <w:t>PatchNCE</w:t>
      </w:r>
      <w:proofErr w:type="spellEnd"/>
      <w:r>
        <w:rPr>
          <w:rFonts w:hint="eastAsia"/>
        </w:rPr>
        <w:t>损失，这是一种基于对比学习的局部特征匹配损失。具体来说，</w:t>
      </w:r>
      <w:proofErr w:type="spellStart"/>
      <w:r>
        <w:rPr>
          <w:rFonts w:hint="eastAsia"/>
        </w:rPr>
        <w:t>PatchNCE</w:t>
      </w:r>
      <w:proofErr w:type="spellEnd"/>
      <w:r>
        <w:rPr>
          <w:rFonts w:hint="eastAsia"/>
        </w:rPr>
        <w:t>通过最大化生成图像局部</w:t>
      </w:r>
      <w:r w:rsidR="00D215C9">
        <w:rPr>
          <w:rFonts w:hint="eastAsia"/>
        </w:rPr>
        <w:t>信息</w:t>
      </w:r>
      <w:r>
        <w:rPr>
          <w:rFonts w:hint="eastAsia"/>
        </w:rPr>
        <w:t>与输入图像对应位置</w:t>
      </w:r>
      <w:r w:rsidR="00D215C9">
        <w:rPr>
          <w:rFonts w:hint="eastAsia"/>
        </w:rPr>
        <w:t>局部信息</w:t>
      </w:r>
      <w:r>
        <w:rPr>
          <w:rFonts w:hint="eastAsia"/>
        </w:rPr>
        <w:t>的相似性来保持内容一致性。</w:t>
      </w:r>
      <w:proofErr w:type="spellStart"/>
      <w:r>
        <w:rPr>
          <w:rFonts w:hint="eastAsia"/>
        </w:rPr>
        <w:t>PatchNCE</w:t>
      </w:r>
      <w:proofErr w:type="spellEnd"/>
      <w:r>
        <w:rPr>
          <w:rFonts w:hint="eastAsia"/>
        </w:rPr>
        <w:t>损失可以</w:t>
      </w:r>
      <w:r w:rsidR="00761769">
        <w:rPr>
          <w:rFonts w:hint="eastAsia"/>
        </w:rPr>
        <w:t>用如下公式</w:t>
      </w:r>
      <w:r>
        <w:rPr>
          <w:rFonts w:hint="eastAsia"/>
        </w:rPr>
        <w:t>表示：</w:t>
      </w:r>
    </w:p>
    <w:p w14:paraId="3FED9A90" w14:textId="01EF603E" w:rsidR="003E4FCD" w:rsidRPr="00F04A8D" w:rsidRDefault="003E4FCD" w:rsidP="003E4FCD">
      <w:pPr>
        <w:pStyle w:val="a3"/>
        <w:spacing w:after="156"/>
        <w:ind w:firstLineChars="0" w:firstLine="0"/>
        <w:rPr>
          <w:vanish/>
          <w:specVanish/>
        </w:rPr>
      </w:pPr>
      <w:r>
        <w:tab/>
      </w:r>
      <m:oMath>
        <m:sSub>
          <m:sSubPr>
            <m:ctrlPr>
              <w:rPr>
                <w:rFonts w:ascii="Cambria Math" w:hAnsi="Cambria Math"/>
              </w:rPr>
            </m:ctrlPr>
          </m:sSubPr>
          <m:e>
            <m:r>
              <m:rPr>
                <m:scr m:val="script"/>
              </m:rPr>
              <w:rPr>
                <w:rFonts w:ascii="Cambria Math" w:hAnsi="Cambria Math"/>
              </w:rPr>
              <m:t>L</m:t>
            </m:r>
          </m:e>
          <m:sub>
            <m:r>
              <m:rPr>
                <m:nor/>
              </m:rPr>
              <m:t>PatchNCE</m:t>
            </m:r>
          </m:sub>
        </m:sSub>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y=G(x)</m:t>
            </m:r>
          </m:sub>
        </m:sSub>
        <m:r>
          <w:rPr>
            <w:rFonts w:ascii="Cambria Math" w:hAnsi="Cambria Math"/>
          </w:rPr>
          <m:t>[</m:t>
        </m:r>
        <m:r>
          <m:rPr>
            <m:sty m:val="p"/>
          </m:rPr>
          <w:rPr>
            <w:rFonts w:ascii="Cambria Math" w:hAnsi="Cambria Math"/>
          </w:rPr>
          <m:t>log</m:t>
        </m:r>
        <m:r>
          <w:rPr>
            <w:rFonts w:ascii="Cambria Math" w:hAnsi="Cambria Math"/>
          </w:rPr>
          <m:t>⁡</m:t>
        </m:r>
        <m:f>
          <m:fPr>
            <m:ctrlPr>
              <w:rPr>
                <w:rFonts w:ascii="Cambria Math" w:hAnsi="Cambria Math"/>
              </w:rPr>
            </m:ctrlPr>
          </m:fPr>
          <m:num>
            <m:r>
              <m:rPr>
                <m:sty m:val="p"/>
              </m:rPr>
              <w:rPr>
                <w:rFonts w:ascii="Cambria Math" w:hAnsi="Cambria Math"/>
              </w:rPr>
              <m:t>exp</m:t>
            </m:r>
            <m:r>
              <w:rPr>
                <w:rFonts w:ascii="Cambria Math" w:hAnsi="Cambria Math"/>
              </w:rPr>
              <m:t>⁡(</m:t>
            </m:r>
            <m:r>
              <m:rPr>
                <m:nor/>
              </m:rPr>
              <m:t>sim</m:t>
            </m:r>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r>
              <w:rPr>
                <w:rFonts w:ascii="Cambria Math" w:hAnsi="Cambria Math"/>
              </w:rPr>
              <m:t>))</m:t>
            </m:r>
          </m:num>
          <m:den>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m:rPr>
                        <m:nor/>
                      </m:rPr>
                      <m:t>sim</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e>
                    </m:d>
                  </m:e>
                </m:d>
              </m:e>
            </m:func>
            <m:r>
              <w:rPr>
                <w:rFonts w:ascii="Cambria Math" w:hAnsi="Cambria Math" w:hint="eastAsia"/>
              </w:rPr>
              <m:t>+</m:t>
            </m:r>
            <m:nary>
              <m:naryPr>
                <m:chr m:val="∑"/>
                <m:limLoc m:val="subSup"/>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xml:space="preserve"> </m:t>
                </m:r>
              </m:e>
            </m:nary>
            <m:r>
              <m:rPr>
                <m:sty m:val="p"/>
              </m:rPr>
              <w:rPr>
                <w:rFonts w:ascii="Cambria Math" w:hAnsi="Cambria Math"/>
              </w:rPr>
              <m:t>exp</m:t>
            </m:r>
            <m:r>
              <w:rPr>
                <w:rFonts w:ascii="Cambria Math" w:hAnsi="Cambria Math"/>
              </w:rPr>
              <m:t>⁡(</m:t>
            </m:r>
            <m:r>
              <m:rPr>
                <m:nor/>
              </m:rPr>
              <m:t>sim</m:t>
            </m:r>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Sub>
            <m:r>
              <w:rPr>
                <w:rFonts w:ascii="Cambria Math" w:hAnsi="Cambria Math"/>
              </w:rPr>
              <m:t>))</m:t>
            </m:r>
          </m:den>
        </m:f>
        <m:r>
          <w:rPr>
            <w:rFonts w:ascii="Cambria Math" w:hAnsi="Cambria Math"/>
          </w:rPr>
          <m:t>]</m:t>
        </m:r>
      </m:oMath>
      <w:r w:rsidRPr="003E4FCD">
        <w:t xml:space="preserve"> </w:t>
      </w:r>
      <w:r>
        <w:tab/>
      </w:r>
    </w:p>
    <w:p w14:paraId="03B97644" w14:textId="77698018" w:rsidR="00D77A75" w:rsidRPr="00E65E66" w:rsidRDefault="003E4FCD" w:rsidP="00FD54F8">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9</w:t>
      </w:r>
      <w:r>
        <w:fldChar w:fldCharType="end"/>
      </w:r>
    </w:p>
    <w:p w14:paraId="0E9ACDA9" w14:textId="5A713F38" w:rsidR="00E65E66" w:rsidRDefault="00E65E66" w:rsidP="00F86E78">
      <w:pPr>
        <w:ind w:firstLineChars="200" w:firstLine="420"/>
      </w:pPr>
      <w:r w:rsidRPr="00E65E66">
        <w:rPr>
          <w:rFonts w:hint="eastAsia"/>
        </w:rPr>
        <w:t>其中，</w:t>
      </w:r>
      <m:oMath>
        <m:sSub>
          <m:sSubPr>
            <m:ctrlPr>
              <w:rPr>
                <w:rFonts w:ascii="Cambria Math" w:hAnsi="Cambria Math"/>
              </w:rPr>
            </m:ctrlPr>
          </m:sSubPr>
          <m:e>
            <m:r>
              <w:rPr>
                <w:rFonts w:ascii="Cambria Math" w:hAnsi="Cambria Math"/>
              </w:rPr>
              <m:t>z</m:t>
            </m:r>
          </m:e>
          <m:sub>
            <m:r>
              <w:rPr>
                <w:rFonts w:ascii="Cambria Math" w:hAnsi="Cambria Math"/>
              </w:rPr>
              <m:t>xy</m:t>
            </m:r>
          </m:sub>
        </m:sSub>
      </m:oMath>
      <w:r w:rsidRPr="00E65E6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oMath>
      <w:r w:rsidRPr="00E65E66">
        <w:rPr>
          <w:rFonts w:hint="eastAsia"/>
        </w:rPr>
        <w:t>分别表示输入图像</w:t>
      </w:r>
      <m:oMath>
        <m:r>
          <w:rPr>
            <w:rFonts w:ascii="Cambria Math" w:hAnsi="Cambria Math" w:hint="eastAsia"/>
          </w:rPr>
          <m:t>x</m:t>
        </m:r>
      </m:oMath>
      <w:r w:rsidRPr="00E65E66">
        <w:rPr>
          <w:rFonts w:hint="eastAsia"/>
        </w:rPr>
        <w:t>和生成图像</w:t>
      </w:r>
      <m:oMath>
        <m:r>
          <w:rPr>
            <w:rFonts w:ascii="Cambria Math" w:hAnsi="Cambria Math" w:hint="eastAsia"/>
          </w:rPr>
          <m:t>y</m:t>
        </m:r>
      </m:oMath>
      <w:r w:rsidRPr="00E65E66">
        <w:rPr>
          <w:rFonts w:hint="eastAsia"/>
        </w:rPr>
        <w:t>在同一位置</w:t>
      </w:r>
      <w:r w:rsidR="00D215C9">
        <w:rPr>
          <w:rFonts w:hint="eastAsia"/>
        </w:rPr>
        <w:t>局部</w:t>
      </w:r>
      <w:r w:rsidR="005213B3">
        <w:rPr>
          <w:rFonts w:hint="eastAsia"/>
        </w:rPr>
        <w:t>信息的特征表示</w:t>
      </w:r>
      <w:r w:rsidRPr="00E65E66">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Sub>
      </m:oMath>
      <w:r w:rsidRPr="00E65E66">
        <w:rPr>
          <w:rFonts w:hint="eastAsia"/>
        </w:rPr>
        <w:t>是生成图像的其他</w:t>
      </w:r>
      <w:r w:rsidR="005213B3">
        <w:rPr>
          <w:rFonts w:hint="eastAsia"/>
        </w:rPr>
        <w:t>局部信息的特征表示</w:t>
      </w:r>
      <w:r w:rsidRPr="00E65E66">
        <w:rPr>
          <w:rFonts w:hint="eastAsia"/>
        </w:rPr>
        <w:t>，</w:t>
      </w:r>
      <m:oMath>
        <m:r>
          <m:rPr>
            <m:nor/>
          </m:rPr>
          <m:t>sim</m:t>
        </m:r>
        <m:r>
          <w:rPr>
            <w:rFonts w:ascii="Cambria Math" w:hAnsi="Cambria Math"/>
          </w:rPr>
          <m:t>(a,b)</m:t>
        </m:r>
      </m:oMath>
      <w:r w:rsidRPr="00E65E66">
        <w:rPr>
          <w:rFonts w:hint="eastAsia"/>
        </w:rPr>
        <w:t>表示两个</w:t>
      </w:r>
      <w:r w:rsidR="005213B3">
        <w:rPr>
          <w:rFonts w:hint="eastAsia"/>
        </w:rPr>
        <w:t>特征表示</w:t>
      </w:r>
      <w:r w:rsidRPr="00E65E66">
        <w:rPr>
          <w:rFonts w:hint="eastAsia"/>
        </w:rPr>
        <w:t>向量之间的相似性</w:t>
      </w:r>
      <w:r w:rsidR="00D75DC2">
        <w:rPr>
          <w:rFonts w:hint="eastAsia"/>
        </w:rPr>
        <w:t>，</w:t>
      </w:r>
      <w:r w:rsidR="00622031">
        <w:rPr>
          <w:rFonts w:hint="eastAsia"/>
        </w:rPr>
        <w:t>此处</w:t>
      </w:r>
      <w:r w:rsidR="00D75DC2">
        <w:rPr>
          <w:rFonts w:hint="eastAsia"/>
        </w:rPr>
        <w:t>使用</w:t>
      </w:r>
      <w:r w:rsidRPr="00E65E66">
        <w:rPr>
          <w:rFonts w:hint="eastAsia"/>
        </w:rPr>
        <w:t>余弦相似度</w:t>
      </w:r>
      <w:r w:rsidR="00D75DC2">
        <w:rPr>
          <w:rFonts w:hint="eastAsia"/>
        </w:rPr>
        <w:t>进行计算</w:t>
      </w:r>
      <w:r w:rsidR="00952F1C">
        <w:rPr>
          <w:rFonts w:hint="eastAsia"/>
        </w:rPr>
        <w:t>。</w:t>
      </w:r>
    </w:p>
    <w:p w14:paraId="3541477C" w14:textId="16CFEDA4" w:rsidR="00952F1C" w:rsidRDefault="00952F1C" w:rsidP="00F86E78">
      <w:pPr>
        <w:ind w:firstLineChars="200" w:firstLine="420"/>
      </w:pPr>
      <w:r w:rsidRPr="00952F1C">
        <w:rPr>
          <w:rFonts w:hint="eastAsia"/>
        </w:rPr>
        <w:t>CUT</w:t>
      </w:r>
      <w:r w:rsidRPr="00952F1C">
        <w:rPr>
          <w:rFonts w:hint="eastAsia"/>
        </w:rPr>
        <w:t>不仅在单层特征上应用</w:t>
      </w:r>
      <w:proofErr w:type="spellStart"/>
      <w:r w:rsidRPr="00952F1C">
        <w:rPr>
          <w:rFonts w:hint="eastAsia"/>
        </w:rPr>
        <w:t>PatchNCE</w:t>
      </w:r>
      <w:proofErr w:type="spellEnd"/>
      <w:r w:rsidRPr="00952F1C">
        <w:rPr>
          <w:rFonts w:hint="eastAsia"/>
        </w:rPr>
        <w:t>损失，还利用生成器编码器的多层特征进行对比学习。通过在每一层上应用</w:t>
      </w:r>
      <w:proofErr w:type="spellStart"/>
      <w:r w:rsidRPr="00952F1C">
        <w:rPr>
          <w:rFonts w:hint="eastAsia"/>
        </w:rPr>
        <w:t>PatchNCE</w:t>
      </w:r>
      <w:proofErr w:type="spellEnd"/>
      <w:r w:rsidRPr="00952F1C">
        <w:rPr>
          <w:rFonts w:hint="eastAsia"/>
        </w:rPr>
        <w:t>，</w:t>
      </w:r>
      <w:r w:rsidRPr="00952F1C">
        <w:rPr>
          <w:rFonts w:hint="eastAsia"/>
        </w:rPr>
        <w:t>CUT</w:t>
      </w:r>
      <w:r w:rsidRPr="00952F1C">
        <w:rPr>
          <w:rFonts w:hint="eastAsia"/>
        </w:rPr>
        <w:t>能够捕捉不同尺度和层次上的图像特征，从而更好地保持输入和输出图像之间的内容一致性。</w:t>
      </w:r>
    </w:p>
    <w:p w14:paraId="41DBC28A" w14:textId="5972050C" w:rsidR="00952F1C" w:rsidRDefault="003E4FCD" w:rsidP="00F86E78">
      <w:pPr>
        <w:ind w:firstLineChars="200" w:firstLine="420"/>
      </w:pPr>
      <w:r w:rsidRPr="003E4FCD">
        <w:rPr>
          <w:rFonts w:hint="eastAsia"/>
        </w:rPr>
        <w:t>对于每一层</w:t>
      </w:r>
      <m:oMath>
        <m:r>
          <w:rPr>
            <w:rFonts w:ascii="Cambria Math" w:hAnsi="Cambria Math" w:hint="eastAsia"/>
          </w:rPr>
          <m:t>l</m:t>
        </m:r>
      </m:oMath>
      <w:r w:rsidRPr="003E4FCD">
        <w:rPr>
          <w:rFonts w:hint="eastAsia"/>
        </w:rPr>
        <w:t>，</w:t>
      </w:r>
      <w:r w:rsidRPr="003E4FCD">
        <w:rPr>
          <w:rFonts w:hint="eastAsia"/>
        </w:rPr>
        <w:t>CUT</w:t>
      </w:r>
      <w:r w:rsidRPr="003E4FCD">
        <w:rPr>
          <w:rFonts w:hint="eastAsia"/>
        </w:rPr>
        <w:t>定义的多层</w:t>
      </w:r>
      <w:proofErr w:type="spellStart"/>
      <w:r w:rsidRPr="003E4FCD">
        <w:rPr>
          <w:rFonts w:hint="eastAsia"/>
        </w:rPr>
        <w:t>PatchNCE</w:t>
      </w:r>
      <w:proofErr w:type="spellEnd"/>
      <w:r w:rsidRPr="003E4FCD">
        <w:rPr>
          <w:rFonts w:hint="eastAsia"/>
        </w:rPr>
        <w:t>损失为</w:t>
      </w:r>
    </w:p>
    <w:p w14:paraId="2E877F87" w14:textId="338C31E3" w:rsidR="00FD54F8" w:rsidRPr="00F04A8D" w:rsidRDefault="00FD54F8" w:rsidP="00FD54F8">
      <w:pPr>
        <w:pStyle w:val="a3"/>
        <w:spacing w:after="156"/>
        <w:ind w:firstLineChars="0" w:firstLine="0"/>
        <w:rPr>
          <w:vanish/>
          <w:specVanish/>
        </w:rPr>
      </w:pPr>
      <w:r>
        <w:tab/>
      </w:r>
      <m:oMath>
        <m:sSubSup>
          <m:sSubSupPr>
            <m:ctrlPr>
              <w:rPr>
                <w:rFonts w:ascii="Cambria Math" w:hAnsi="Cambria Math"/>
              </w:rPr>
            </m:ctrlPr>
          </m:sSubSupPr>
          <m:e>
            <m:r>
              <m:rPr>
                <m:scr m:val="script"/>
              </m:rPr>
              <w:rPr>
                <w:rFonts w:ascii="Cambria Math" w:hAnsi="Cambria Math"/>
              </w:rPr>
              <m:t>L</m:t>
            </m:r>
          </m:e>
          <m:sub>
            <m:r>
              <m:rPr>
                <m:nor/>
              </m:rPr>
              <m:t>PatchNCE</m:t>
            </m:r>
          </m:sub>
          <m:sup>
            <m:r>
              <w:rPr>
                <w:rFonts w:ascii="Cambria Math" w:hAnsi="Cambria Math"/>
              </w:rPr>
              <m:t>l</m:t>
            </m:r>
          </m:sup>
        </m:sSubSup>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y=G(x)</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f>
                  <m:fPr>
                    <m:ctrlPr>
                      <w:rPr>
                        <w:rFonts w:ascii="Cambria Math" w:hAnsi="Cambria Math"/>
                      </w:rPr>
                    </m:ctrlPr>
                  </m:fPr>
                  <m:num>
                    <m:r>
                      <m:rPr>
                        <m:sty m:val="p"/>
                      </m:rPr>
                      <w:rPr>
                        <w:rFonts w:ascii="Cambria Math" w:hAnsi="Cambria Math"/>
                      </w:rPr>
                      <m:t>exp</m:t>
                    </m:r>
                    <m:r>
                      <w:rPr>
                        <w:rFonts w:ascii="Cambria Math" w:hAnsi="Cambria Math"/>
                      </w:rPr>
                      <m:t>⁡(</m:t>
                    </m:r>
                    <m:r>
                      <m:rPr>
                        <m:nor/>
                      </m:rPr>
                      <m:t>sim</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up>
                        <m:r>
                          <w:rPr>
                            <w:rFonts w:ascii="Cambria Math" w:hAnsi="Cambria Math"/>
                          </w:rPr>
                          <m:t>l</m:t>
                        </m:r>
                      </m:sup>
                    </m:sSubSup>
                    <m:r>
                      <w:rPr>
                        <w:rFonts w:ascii="Cambria Math" w:hAnsi="Cambria Math"/>
                      </w:rPr>
                      <m:t>))</m:t>
                    </m:r>
                  </m:num>
                  <m:den>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m:rPr>
                                <m:nor/>
                              </m:rPr>
                              <m:t>sim</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up>
                                    <m:r>
                                      <w:rPr>
                                        <w:rFonts w:ascii="Cambria Math" w:hAnsi="Cambria Math"/>
                                      </w:rPr>
                                      <m:t>l</m:t>
                                    </m:r>
                                  </m:sup>
                                </m:sSubSup>
                              </m:e>
                            </m:d>
                          </m:e>
                        </m:d>
                      </m:e>
                    </m:func>
                    <m:r>
                      <w:rPr>
                        <w:rFonts w:ascii="Cambria Math" w:hAnsi="Cambria Math" w:hint="eastAsia"/>
                      </w:rPr>
                      <m:t>+</m:t>
                    </m:r>
                    <m:nary>
                      <m:naryPr>
                        <m:chr m:val="∑"/>
                        <m:limLoc m:val="undOvr"/>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m:t>
                        </m:r>
                      </m:e>
                    </m:nary>
                    <m:r>
                      <m:rPr>
                        <m:sty m:val="p"/>
                      </m:rPr>
                      <w:rPr>
                        <w:rFonts w:ascii="Cambria Math" w:hAnsi="Cambria Math"/>
                      </w:rPr>
                      <m:t>exp</m:t>
                    </m:r>
                    <m:r>
                      <w:rPr>
                        <w:rFonts w:ascii="Cambria Math" w:hAnsi="Cambria Math"/>
                      </w:rPr>
                      <m:t>⁡(</m:t>
                    </m:r>
                    <m:r>
                      <m:rPr>
                        <m:nor/>
                      </m:rPr>
                      <m:t>sim</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up>
                        <m:r>
                          <w:rPr>
                            <w:rFonts w:ascii="Cambria Math" w:hAnsi="Cambria Math"/>
                          </w:rPr>
                          <m:t>l</m:t>
                        </m:r>
                      </m:sup>
                    </m:sSubSup>
                    <m:r>
                      <w:rPr>
                        <w:rFonts w:ascii="Cambria Math" w:hAnsi="Cambria Math"/>
                      </w:rPr>
                      <m:t>))</m:t>
                    </m:r>
                  </m:den>
                </m:f>
              </m:e>
            </m:func>
          </m:e>
        </m:d>
      </m:oMath>
      <w:r>
        <w:tab/>
      </w:r>
    </w:p>
    <w:p w14:paraId="0EDB7F40" w14:textId="335CDC87" w:rsidR="003E4FCD" w:rsidRDefault="00FD54F8" w:rsidP="00FD54F8">
      <w:pPr>
        <w:ind w:firstLineChars="200" w:firstLine="420"/>
      </w:pPr>
      <w:r>
        <w:fldChar w:fldCharType="begin"/>
      </w:r>
      <w:r>
        <w:instrText xml:space="preserve"> SEQ </w:instrText>
      </w:r>
      <w:r>
        <w:instrText>公式</w:instrText>
      </w:r>
      <w:r>
        <w:instrText xml:space="preserve"> \* ARABIC </w:instrText>
      </w:r>
      <w:r>
        <w:fldChar w:fldCharType="separate"/>
      </w:r>
      <w:r w:rsidR="00EA547A">
        <w:rPr>
          <w:noProof/>
        </w:rPr>
        <w:t>10</w:t>
      </w:r>
      <w:r>
        <w:fldChar w:fldCharType="end"/>
      </w:r>
    </w:p>
    <w:p w14:paraId="3EB3751D" w14:textId="76D1BF06" w:rsidR="00987AA9" w:rsidRDefault="00987AA9" w:rsidP="000235D3">
      <w:r w:rsidRPr="00987AA9">
        <w:rPr>
          <w:rFonts w:hint="eastAsia"/>
        </w:rPr>
        <w:t>总的</w:t>
      </w:r>
      <w:proofErr w:type="spellStart"/>
      <w:r w:rsidRPr="00987AA9">
        <w:rPr>
          <w:rFonts w:hint="eastAsia"/>
        </w:rPr>
        <w:t>PatchNCE</w:t>
      </w:r>
      <w:proofErr w:type="spellEnd"/>
      <w:r w:rsidRPr="00987AA9">
        <w:rPr>
          <w:rFonts w:hint="eastAsia"/>
        </w:rPr>
        <w:t>损失</w:t>
      </w:r>
      <m:oMath>
        <m:sSub>
          <m:sSubPr>
            <m:ctrlPr>
              <w:rPr>
                <w:rFonts w:ascii="Cambria Math" w:hAnsi="Cambria Math"/>
              </w:rPr>
            </m:ctrlPr>
          </m:sSubPr>
          <m:e>
            <m:r>
              <m:rPr>
                <m:scr m:val="script"/>
              </m:rPr>
              <w:rPr>
                <w:rFonts w:ascii="Cambria Math" w:hAnsi="Cambria Math"/>
              </w:rPr>
              <m:t>L</m:t>
            </m:r>
          </m:e>
          <m:sub>
            <m:r>
              <m:rPr>
                <m:nor/>
              </m:rPr>
              <m:t>PatchNCE</m:t>
            </m:r>
          </m:sub>
        </m:sSub>
      </m:oMath>
      <w:r w:rsidRPr="00987AA9">
        <w:rPr>
          <w:rFonts w:hint="eastAsia"/>
        </w:rPr>
        <w:t>是各层损失的加权和：</w:t>
      </w:r>
    </w:p>
    <w:p w14:paraId="663C0ABC" w14:textId="3814864D" w:rsidR="00987AA9" w:rsidRPr="00F04A8D" w:rsidRDefault="00987AA9" w:rsidP="00987AA9">
      <w:pPr>
        <w:pStyle w:val="a3"/>
        <w:spacing w:after="156"/>
        <w:ind w:firstLineChars="0" w:firstLine="0"/>
        <w:rPr>
          <w:vanish/>
          <w:specVanish/>
        </w:rPr>
      </w:pPr>
      <w:r>
        <w:tab/>
      </w:r>
      <m:oMath>
        <m:sSub>
          <m:sSubPr>
            <m:ctrlPr>
              <w:rPr>
                <w:rFonts w:ascii="Cambria Math" w:hAnsi="Cambria Math"/>
              </w:rPr>
            </m:ctrlPr>
          </m:sSubPr>
          <m:e>
            <m:r>
              <m:rPr>
                <m:scr m:val="script"/>
              </m:rPr>
              <w:rPr>
                <w:rFonts w:ascii="Cambria Math" w:hAnsi="Cambria Math"/>
              </w:rPr>
              <m:t>L</m:t>
            </m:r>
          </m:e>
          <m:sub>
            <m:r>
              <m:rPr>
                <m:nor/>
              </m:rPr>
              <m:t>PatchNCE</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l</m:t>
            </m:r>
          </m:sub>
          <m:sup/>
          <m:e>
            <m:r>
              <w:rPr>
                <w:rFonts w:ascii="Cambria Math" w:hAnsi="Cambria Math"/>
              </w:rPr>
              <m:t> </m:t>
            </m:r>
          </m:e>
        </m:nary>
        <m:sSub>
          <m:sSubPr>
            <m:ctrlPr>
              <w:rPr>
                <w:rFonts w:ascii="Cambria Math" w:hAnsi="Cambria Math"/>
              </w:rPr>
            </m:ctrlPr>
          </m:sSubPr>
          <m:e>
            <m:r>
              <w:rPr>
                <w:rFonts w:ascii="Cambria Math" w:hAnsi="Cambria Math"/>
              </w:rPr>
              <m:t>λ</m:t>
            </m:r>
          </m:e>
          <m:sub>
            <m:r>
              <w:rPr>
                <w:rFonts w:ascii="Cambria Math" w:hAnsi="Cambria Math"/>
              </w:rPr>
              <m:t>l</m:t>
            </m:r>
          </m:sub>
        </m:sSub>
        <m:sSubSup>
          <m:sSubSupPr>
            <m:ctrlPr>
              <w:rPr>
                <w:rFonts w:ascii="Cambria Math" w:hAnsi="Cambria Math"/>
              </w:rPr>
            </m:ctrlPr>
          </m:sSubSupPr>
          <m:e>
            <m:r>
              <m:rPr>
                <m:scr m:val="script"/>
              </m:rPr>
              <w:rPr>
                <w:rFonts w:ascii="Cambria Math" w:hAnsi="Cambria Math"/>
              </w:rPr>
              <m:t>L</m:t>
            </m:r>
          </m:e>
          <m:sub>
            <m:r>
              <m:rPr>
                <m:nor/>
              </m:rPr>
              <m:t>PatchNCE</m:t>
            </m:r>
          </m:sub>
          <m:sup>
            <m:r>
              <w:rPr>
                <w:rFonts w:ascii="Cambria Math" w:hAnsi="Cambria Math"/>
              </w:rPr>
              <m:t>l</m:t>
            </m:r>
          </m:sup>
        </m:sSubSup>
      </m:oMath>
      <w:r>
        <w:tab/>
      </w:r>
    </w:p>
    <w:p w14:paraId="4698CEEE" w14:textId="44227058" w:rsidR="00987AA9" w:rsidRDefault="00987AA9" w:rsidP="00987AA9">
      <w:pPr>
        <w:ind w:firstLineChars="200" w:firstLine="420"/>
      </w:pPr>
      <w:r>
        <w:fldChar w:fldCharType="begin"/>
      </w:r>
      <w:r>
        <w:instrText xml:space="preserve"> SEQ </w:instrText>
      </w:r>
      <w:r>
        <w:instrText>公式</w:instrText>
      </w:r>
      <w:r>
        <w:instrText xml:space="preserve"> \* ARABIC </w:instrText>
      </w:r>
      <w:r>
        <w:fldChar w:fldCharType="separate"/>
      </w:r>
      <w:r w:rsidR="00EA547A">
        <w:rPr>
          <w:noProof/>
        </w:rPr>
        <w:t>11</w:t>
      </w:r>
      <w:r>
        <w:fldChar w:fldCharType="end"/>
      </w:r>
    </w:p>
    <w:p w14:paraId="539ED8F7" w14:textId="57450DAD" w:rsidR="00832A7A" w:rsidRDefault="00832A7A" w:rsidP="000235D3">
      <w:r w:rsidRPr="00832A7A">
        <w:rPr>
          <w:rFonts w:hint="eastAsia"/>
        </w:rPr>
        <w:t>其中，</w:t>
      </w:r>
      <m:oMath>
        <m:sSub>
          <m:sSubPr>
            <m:ctrlPr>
              <w:rPr>
                <w:rFonts w:ascii="Cambria Math" w:hAnsi="Cambria Math"/>
              </w:rPr>
            </m:ctrlPr>
          </m:sSubPr>
          <m:e>
            <m:r>
              <w:rPr>
                <w:rFonts w:ascii="Cambria Math" w:hAnsi="Cambria Math"/>
              </w:rPr>
              <m:t>λ</m:t>
            </m:r>
          </m:e>
          <m:sub>
            <m:r>
              <w:rPr>
                <w:rFonts w:ascii="Cambria Math" w:hAnsi="Cambria Math"/>
              </w:rPr>
              <m:t>l</m:t>
            </m:r>
          </m:sub>
        </m:sSub>
      </m:oMath>
      <w:r w:rsidRPr="00832A7A">
        <w:rPr>
          <w:rFonts w:hint="eastAsia"/>
        </w:rPr>
        <w:t>是每层损失的权重参数。</w:t>
      </w:r>
    </w:p>
    <w:p w14:paraId="7750E2EE" w14:textId="7B81BC32" w:rsidR="000235D3" w:rsidRDefault="000235D3" w:rsidP="002145B2">
      <w:pPr>
        <w:ind w:firstLine="420"/>
      </w:pPr>
      <w:r>
        <w:rPr>
          <w:rFonts w:hint="eastAsia"/>
        </w:rPr>
        <w:t>除了</w:t>
      </w:r>
      <w:proofErr w:type="spellStart"/>
      <w:r w:rsidR="00050D3B">
        <w:rPr>
          <w:rFonts w:hint="eastAsia"/>
        </w:rPr>
        <w:t>PatchNCE</w:t>
      </w:r>
      <w:proofErr w:type="spellEnd"/>
      <w:r w:rsidR="00050D3B">
        <w:rPr>
          <w:rFonts w:hint="eastAsia"/>
        </w:rPr>
        <w:t>损失外，</w:t>
      </w:r>
      <w:r w:rsidR="00F35989">
        <w:rPr>
          <w:rFonts w:hint="eastAsia"/>
        </w:rPr>
        <w:t>CUT</w:t>
      </w:r>
      <w:r w:rsidR="00F35989">
        <w:rPr>
          <w:rFonts w:hint="eastAsia"/>
        </w:rPr>
        <w:t>使用了对抗性损失（</w:t>
      </w:r>
      <w:r w:rsidR="00F35989" w:rsidRPr="00F35989">
        <w:t>Adversarial loss</w:t>
      </w:r>
      <w:r w:rsidR="00F35989">
        <w:rPr>
          <w:rFonts w:hint="eastAsia"/>
        </w:rPr>
        <w:t>）作为辅助，以确保生成图像与无云雾图像在视觉上的相似。该损失函数定义如下：</w:t>
      </w:r>
    </w:p>
    <w:p w14:paraId="575AE4C2" w14:textId="46371D60" w:rsidR="0060094C" w:rsidRPr="00F04A8D" w:rsidRDefault="0060094C" w:rsidP="0060094C">
      <w:pPr>
        <w:pStyle w:val="a3"/>
        <w:spacing w:after="156"/>
        <w:ind w:firstLineChars="0" w:firstLine="0"/>
        <w:rPr>
          <w:vanish/>
          <w:specVanish/>
        </w:rPr>
      </w:pPr>
      <w:r>
        <w:tab/>
      </w:r>
      <m:oMath>
        <m:sSub>
          <m:sSubPr>
            <m:ctrlPr>
              <w:rPr>
                <w:rFonts w:ascii="Cambria Math" w:hAnsi="Cambria Math"/>
              </w:rPr>
            </m:ctrlPr>
          </m:sSubPr>
          <m:e>
            <m:r>
              <m:rPr>
                <m:scr m:val="script"/>
              </m:rPr>
              <w:rPr>
                <w:rFonts w:ascii="Cambria Math" w:hAnsi="Cambria Math"/>
              </w:rPr>
              <m:t>L</m:t>
            </m:r>
          </m:e>
          <m:sub>
            <m:r>
              <m:rPr>
                <m:nor/>
              </m:rPr>
              <m:t>GAN</m:t>
            </m:r>
          </m:sub>
        </m:sSub>
        <m:r>
          <w:rPr>
            <w:rFonts w:ascii="Cambria Math" w:hAnsi="Cambria Math" w:hint="eastAsia"/>
          </w:rPr>
          <m:t>(G,D,X,Y)</m:t>
        </m:r>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y∼Y</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y)]+</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m:t>
            </m:r>
          </m:sub>
        </m:sSub>
        <m:r>
          <w:rPr>
            <w:rFonts w:ascii="Cambria Math" w:hAnsi="Cambria Math"/>
          </w:rPr>
          <m:t>[</m:t>
        </m:r>
        <m:r>
          <m:rPr>
            <m:sty m:val="p"/>
          </m:rPr>
          <w:rPr>
            <w:rFonts w:ascii="Cambria Math" w:hAnsi="Cambria Math"/>
          </w:rPr>
          <m:t>log</m:t>
        </m:r>
        <m: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G(x)))]</m:t>
        </m:r>
      </m:oMath>
      <w:r w:rsidRPr="0060094C">
        <w:t xml:space="preserve"> </w:t>
      </w:r>
      <w:r>
        <w:tab/>
      </w:r>
    </w:p>
    <w:p w14:paraId="5506CF86" w14:textId="7DE4E416" w:rsidR="0060094C" w:rsidRDefault="0060094C" w:rsidP="0060094C">
      <w:pPr>
        <w:ind w:firstLineChars="200" w:firstLine="420"/>
      </w:pPr>
      <w:r>
        <w:fldChar w:fldCharType="begin"/>
      </w:r>
      <w:r>
        <w:instrText xml:space="preserve"> SEQ </w:instrText>
      </w:r>
      <w:r>
        <w:instrText>公式</w:instrText>
      </w:r>
      <w:r>
        <w:instrText xml:space="preserve"> \* ARABIC </w:instrText>
      </w:r>
      <w:r>
        <w:fldChar w:fldCharType="separate"/>
      </w:r>
      <w:r w:rsidR="00EA547A">
        <w:rPr>
          <w:noProof/>
        </w:rPr>
        <w:t>12</w:t>
      </w:r>
      <w:r>
        <w:fldChar w:fldCharType="end"/>
      </w:r>
    </w:p>
    <w:p w14:paraId="567EC736" w14:textId="6BE6ACAE" w:rsidR="0060094C" w:rsidRDefault="00CC7591" w:rsidP="00CC7591">
      <w:r>
        <w:rPr>
          <w:rFonts w:hint="eastAsia"/>
        </w:rPr>
        <w:t>其</w:t>
      </w:r>
      <w:r w:rsidR="003C2D66" w:rsidRPr="003C2D66">
        <w:rPr>
          <w:rFonts w:hint="eastAsia"/>
        </w:rPr>
        <w:t>中，</w:t>
      </w:r>
      <m:oMath>
        <m:sSub>
          <m:sSubPr>
            <m:ctrlPr>
              <w:rPr>
                <w:rFonts w:ascii="Cambria Math" w:hAnsi="Cambria Math"/>
              </w:rPr>
            </m:ctrlPr>
          </m:sSubPr>
          <m:e>
            <m:r>
              <w:rPr>
                <w:rFonts w:ascii="Cambria Math" w:hAnsi="Cambria Math"/>
              </w:rPr>
              <m:t>D</m:t>
            </m:r>
          </m:e>
          <m:sub>
            <m:r>
              <w:rPr>
                <w:rFonts w:ascii="Cambria Math" w:hAnsi="Cambria Math"/>
              </w:rPr>
              <m:t>Y</m:t>
            </m:r>
          </m:sub>
        </m:sSub>
      </m:oMath>
      <w:r w:rsidR="003C2D66" w:rsidRPr="003C2D66">
        <w:rPr>
          <w:rFonts w:hint="eastAsia"/>
        </w:rPr>
        <w:t>是判别器，用于区分真实图像和生成图像</w:t>
      </w:r>
      <w:r w:rsidR="00337C13">
        <w:rPr>
          <w:rFonts w:hint="eastAsia"/>
        </w:rPr>
        <w:t>。</w:t>
      </w:r>
    </w:p>
    <w:p w14:paraId="1C084ED3" w14:textId="1B47FADF" w:rsidR="003110A0" w:rsidRDefault="00403A94" w:rsidP="00403A94">
      <w:pPr>
        <w:ind w:firstLineChars="200" w:firstLine="420"/>
      </w:pPr>
      <w:r>
        <w:rPr>
          <w:rFonts w:hint="eastAsia"/>
        </w:rPr>
        <w:t>最终损失函数为</w:t>
      </w:r>
    </w:p>
    <w:p w14:paraId="3A586AA1" w14:textId="2E6C5732" w:rsidR="00403A94" w:rsidRPr="00F04A8D" w:rsidRDefault="00403A94" w:rsidP="00403A94">
      <w:pPr>
        <w:pStyle w:val="a3"/>
        <w:spacing w:after="156"/>
        <w:ind w:firstLine="420"/>
        <w:rPr>
          <w:vanish/>
          <w:specVanish/>
        </w:rPr>
      </w:pPr>
      <w:r>
        <w:tab/>
      </w:r>
      <m:oMath>
        <m:sSub>
          <m:sSubPr>
            <m:ctrlPr>
              <w:rPr>
                <w:rFonts w:ascii="Cambria Math" w:hAnsi="Cambria Math"/>
              </w:rPr>
            </m:ctrlPr>
          </m:sSubPr>
          <m:e>
            <m:r>
              <m:rPr>
                <m:scr m:val="script"/>
              </m:rPr>
              <w:rPr>
                <w:rFonts w:ascii="Cambria Math" w:hAnsi="Cambria Math"/>
              </w:rPr>
              <m:t>L</m:t>
            </m:r>
          </m:e>
          <m:sub>
            <m:r>
              <m:rPr>
                <m:nor/>
              </m:rPr>
              <m:t>total</m:t>
            </m:r>
          </m:sub>
        </m:sSub>
        <m:r>
          <w:rPr>
            <w:rFonts w:ascii="Cambria Math" w:hAnsi="Cambria Math"/>
          </w:rPr>
          <m:t>=</m:t>
        </m:r>
        <m:sSub>
          <m:sSubPr>
            <m:ctrlPr>
              <w:rPr>
                <w:rFonts w:ascii="Cambria Math" w:hAnsi="Cambria Math"/>
              </w:rPr>
            </m:ctrlPr>
          </m:sSubPr>
          <m:e>
            <m:r>
              <m:rPr>
                <m:scr m:val="script"/>
              </m:rPr>
              <w:rPr>
                <w:rFonts w:ascii="Cambria Math" w:hAnsi="Cambria Math"/>
              </w:rPr>
              <m:t>L</m:t>
            </m:r>
          </m:e>
          <m:sub>
            <m:r>
              <m:rPr>
                <m:nor/>
              </m:rPr>
              <m:t>GAN</m:t>
            </m:r>
          </m:sub>
        </m:sSub>
        <m:r>
          <w:rPr>
            <w:rFonts w:ascii="Cambria Math" w:hAnsi="Cambria Math"/>
          </w:rPr>
          <m:t>+</m:t>
        </m:r>
        <m:sSub>
          <m:sSubPr>
            <m:ctrlPr>
              <w:rPr>
                <w:rFonts w:ascii="Cambria Math" w:hAnsi="Cambria Math"/>
              </w:rPr>
            </m:ctrlPr>
          </m:sSubPr>
          <m:e>
            <m:r>
              <w:rPr>
                <w:rFonts w:ascii="Cambria Math" w:hAnsi="Cambria Math"/>
              </w:rPr>
              <m:t>λ</m:t>
            </m:r>
          </m:e>
          <m:sub>
            <m:r>
              <m:rPr>
                <m:nor/>
              </m:rPr>
              <m:t>PatchNCE</m:t>
            </m:r>
          </m:sub>
        </m:sSub>
        <m:sSub>
          <m:sSubPr>
            <m:ctrlPr>
              <w:rPr>
                <w:rFonts w:ascii="Cambria Math" w:hAnsi="Cambria Math"/>
              </w:rPr>
            </m:ctrlPr>
          </m:sSubPr>
          <m:e>
            <m:r>
              <m:rPr>
                <m:scr m:val="script"/>
              </m:rPr>
              <w:rPr>
                <w:rFonts w:ascii="Cambria Math" w:hAnsi="Cambria Math"/>
              </w:rPr>
              <m:t>L</m:t>
            </m:r>
          </m:e>
          <m:sub>
            <m:r>
              <m:rPr>
                <m:nor/>
              </m:rPr>
              <m:t>PatchNCE</m:t>
            </m:r>
          </m:sub>
        </m:sSub>
      </m:oMath>
      <w:r>
        <w:tab/>
      </w:r>
    </w:p>
    <w:p w14:paraId="6CFF6A31" w14:textId="0D5CC649" w:rsidR="00403A94" w:rsidRDefault="00403A94" w:rsidP="00403A94">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13</w:t>
      </w:r>
      <w:r>
        <w:fldChar w:fldCharType="end"/>
      </w:r>
    </w:p>
    <w:p w14:paraId="6D0FC78A" w14:textId="29C8AD28" w:rsidR="00403A94" w:rsidRPr="00D77A75" w:rsidRDefault="007E7305" w:rsidP="007E7305">
      <w:r w:rsidRPr="007E7305">
        <w:rPr>
          <w:rFonts w:hint="eastAsia"/>
        </w:rPr>
        <w:t>这里，</w:t>
      </w:r>
      <m:oMath>
        <m:sSub>
          <m:sSubPr>
            <m:ctrlPr>
              <w:rPr>
                <w:rFonts w:ascii="Cambria Math" w:hAnsi="Cambria Math"/>
              </w:rPr>
            </m:ctrlPr>
          </m:sSubPr>
          <m:e>
            <m:r>
              <w:rPr>
                <w:rFonts w:ascii="Cambria Math" w:hAnsi="Cambria Math"/>
              </w:rPr>
              <m:t>λ</m:t>
            </m:r>
          </m:e>
          <m:sub>
            <m:r>
              <m:rPr>
                <m:nor/>
              </m:rPr>
              <m:t>PatchNCE</m:t>
            </m:r>
          </m:sub>
        </m:sSub>
      </m:oMath>
      <w:r w:rsidRPr="007E7305">
        <w:rPr>
          <w:rFonts w:hint="eastAsia"/>
        </w:rPr>
        <w:t>是</w:t>
      </w:r>
      <w:proofErr w:type="spellStart"/>
      <w:r w:rsidRPr="007E7305">
        <w:rPr>
          <w:rFonts w:hint="eastAsia"/>
        </w:rPr>
        <w:t>PatchNCE</w:t>
      </w:r>
      <w:proofErr w:type="spellEnd"/>
      <w:r w:rsidRPr="007E7305">
        <w:rPr>
          <w:rFonts w:hint="eastAsia"/>
        </w:rPr>
        <w:t>损失的权重系数，用于平衡对抗性损失和内容一致性损失。</w:t>
      </w:r>
    </w:p>
    <w:p w14:paraId="7740A926" w14:textId="0638E35B" w:rsidR="00A00847" w:rsidRPr="007B174C" w:rsidRDefault="00A00847" w:rsidP="00587E94">
      <w:pPr>
        <w:pStyle w:val="1"/>
        <w:keepNext w:val="0"/>
        <w:keepLines w:val="0"/>
      </w:pPr>
      <w:r w:rsidRPr="007B174C">
        <w:t>实验</w:t>
      </w:r>
    </w:p>
    <w:p w14:paraId="1BFFFBE0" w14:textId="014E5A9C" w:rsidR="005572F7" w:rsidRDefault="005572F7" w:rsidP="00587E94">
      <w:pPr>
        <w:pStyle w:val="2"/>
        <w:keepNext w:val="0"/>
        <w:keepLines w:val="0"/>
        <w:rPr>
          <w:rFonts w:hint="eastAsia"/>
        </w:rPr>
      </w:pPr>
      <w:r>
        <w:rPr>
          <w:rFonts w:hint="eastAsia"/>
        </w:rPr>
        <w:t>数据集</w:t>
      </w:r>
    </w:p>
    <w:p w14:paraId="361A8D45" w14:textId="77777777" w:rsidR="00C66779" w:rsidRDefault="009037BF" w:rsidP="00AF5605">
      <w:pPr>
        <w:ind w:firstLineChars="200" w:firstLine="420"/>
      </w:pPr>
      <w:r>
        <w:rPr>
          <w:rFonts w:hint="eastAsia"/>
        </w:rPr>
        <w:t>云雾去除任务的评估通常依赖于大规模的标注数据集，这些数据</w:t>
      </w:r>
      <w:proofErr w:type="gramStart"/>
      <w:r>
        <w:rPr>
          <w:rFonts w:hint="eastAsia"/>
        </w:rPr>
        <w:t>集需要</w:t>
      </w:r>
      <w:proofErr w:type="gramEnd"/>
      <w:r>
        <w:rPr>
          <w:rFonts w:hint="eastAsia"/>
        </w:rPr>
        <w:t>包含多种类型的云雾干扰以及相应的无云雾图像。然而，在实际场景中，使用卫星或无人机获取足够多的真实云雾和对应的无云雾配对的光学遥感图像往往较为困难，这限制了深度学习模型的训练效果和泛化能力。</w:t>
      </w:r>
    </w:p>
    <w:p w14:paraId="327F40A6" w14:textId="2DC6B55E" w:rsidR="00AF5605" w:rsidRDefault="00AF5605" w:rsidP="00AF5605">
      <w:pPr>
        <w:ind w:firstLineChars="200" w:firstLine="420"/>
      </w:pPr>
      <w:r>
        <w:rPr>
          <w:rFonts w:hint="eastAsia"/>
        </w:rPr>
        <w:t>本文</w:t>
      </w:r>
      <w:r w:rsidR="00967C0B">
        <w:rPr>
          <w:rFonts w:hint="eastAsia"/>
        </w:rPr>
        <w:t>以</w:t>
      </w:r>
      <w:r w:rsidR="007103F0">
        <w:rPr>
          <w:rFonts w:hint="eastAsia"/>
        </w:rPr>
        <w:t>RSSCN7</w:t>
      </w:r>
      <w:r w:rsidR="00C66779">
        <w:fldChar w:fldCharType="begin"/>
      </w:r>
      <w:r w:rsidR="00C93B2C">
        <w:instrText xml:space="preserve"> ADDIN ZOTERO_ITEM CSL_CITATION {"citationID":"eD9Lnr3y","properties":{"formattedCitation":"\\super [3]\\nosupersub{}","plainCitation":"[3]","noteIndex":0},"citationItems":[{"id":5719,"uris":["http://zotero.org/users/11229993/items/QA734C9Y"],"itemData":{"id":5719,"type":"article-journal","abstract":"With the popular use of high-resolution satellite images, more and more research efforts have been placed on remote sensing scene classiﬁcation/recognition. In scene classiﬁcation, effective feature selection can signiﬁcantly boost the ﬁnal performance. In this letter, a novel deep-learning-based featureselection method is proposed, which formulates the featureselection problem as a feature reconstruction problem. Note that the popular deep-learning technique, i.e., the deep belief network (DBN), achieves feature abstraction by minimizing the reconstruction error over the whole feature set, and features with smaller reconstruction errors would hold more feature intrinsics for image representation. Therefore, the proposed method selects features that are more reconstructible as the discriminative features. Speciﬁcally, an iterative algorithm is developed to adapt the DBN to produce the inquired reconstruction weights. In the experiments, 2800 remote sensing scene images of seven categories are collected for performance evaluation. Experimental results demonstrate the effectiveness of the proposed method.","container-title":"IEEE Geoscience and Remote Sensing Letters","DOI":"10.1109/LGRS.2015.2475299","ISSN":"1545-598X, 1558-0571","issue":"11","journalAbbreviation":"IEEE Geosci. Remote Sensing Lett.","language":"en","license":"https://ieeexplore.ieee.org/Xplorehelp/downloads/license-information/IEEE.html","page":"2321-2325","source":"DOI.org (Crossref)","title":"Deep Learning Based Feature Selection for Remote Sensing Scene Classification","volume":"12","author":[{"family":"Zou","given":"Qin"},{"family":"Ni","given":"Lihao"},{"family":"Zhang","given":"Tong"},{"family":"Wang","given":"Qian"}],"issued":{"date-parts":[["2015",11]]},"citation-key":"zouDeepLearningBased2015"}}],"schema":"https://github.com/citation-style-language/schema/raw/master/csl-citation.json"} </w:instrText>
      </w:r>
      <w:r w:rsidR="00C66779">
        <w:fldChar w:fldCharType="separate"/>
      </w:r>
      <w:r w:rsidR="00C66779" w:rsidRPr="00C66779">
        <w:rPr>
          <w:rFonts w:cs="Times New Roman"/>
          <w:kern w:val="0"/>
          <w:szCs w:val="24"/>
          <w:vertAlign w:val="superscript"/>
        </w:rPr>
        <w:t>[3]</w:t>
      </w:r>
      <w:r w:rsidR="00C66779">
        <w:fldChar w:fldCharType="end"/>
      </w:r>
      <w:r w:rsidR="00967C0B">
        <w:rPr>
          <w:rFonts w:hint="eastAsia"/>
        </w:rPr>
        <w:t>遥感图像分类数据集</w:t>
      </w:r>
      <w:r w:rsidR="00EF7DF4">
        <w:rPr>
          <w:rFonts w:hint="eastAsia"/>
        </w:rPr>
        <w:t>为基础</w:t>
      </w:r>
      <w:r w:rsidR="00967C0B">
        <w:rPr>
          <w:rFonts w:hint="eastAsia"/>
        </w:rPr>
        <w:t>，使用</w:t>
      </w:r>
      <w:r w:rsidR="00967C0B">
        <w:fldChar w:fldCharType="begin"/>
      </w:r>
      <w:r w:rsidR="00967C0B">
        <w:instrText xml:space="preserve"> REF _Ref175843329 \r \h </w:instrText>
      </w:r>
      <w:r w:rsidR="00967C0B">
        <w:fldChar w:fldCharType="separate"/>
      </w:r>
      <w:r w:rsidR="00EA547A">
        <w:t>3.1</w:t>
      </w:r>
      <w:r w:rsidR="00967C0B">
        <w:fldChar w:fldCharType="end"/>
      </w:r>
      <w:r w:rsidR="00967C0B">
        <w:rPr>
          <w:rFonts w:hint="eastAsia"/>
        </w:rPr>
        <w:t>节中的云雾生成算法</w:t>
      </w:r>
      <w:r w:rsidR="00C66779">
        <w:rPr>
          <w:rFonts w:hint="eastAsia"/>
        </w:rPr>
        <w:t>处理该数据集，获取多种类型云雾光学遥感数据</w:t>
      </w:r>
      <w:r w:rsidR="00FE0DE2">
        <w:rPr>
          <w:rFonts w:hint="eastAsia"/>
        </w:rPr>
        <w:t>。随后对</w:t>
      </w:r>
      <w:r w:rsidR="00173430">
        <w:rPr>
          <w:rFonts w:hint="eastAsia"/>
        </w:rPr>
        <w:t>处理后的数据</w:t>
      </w:r>
      <w:r w:rsidR="00FE0DE2">
        <w:rPr>
          <w:rFonts w:hint="eastAsia"/>
        </w:rPr>
        <w:t>进行随机分类，一类作为训练集用于训练</w:t>
      </w:r>
      <w:r w:rsidR="00FE0DE2">
        <w:rPr>
          <w:rFonts w:hint="eastAsia"/>
        </w:rPr>
        <w:t>CUT</w:t>
      </w:r>
      <w:r w:rsidR="00FE0DE2">
        <w:rPr>
          <w:rFonts w:hint="eastAsia"/>
        </w:rPr>
        <w:t>网络，另一部分作为验证集以验证网络性能</w:t>
      </w:r>
      <w:r w:rsidR="00C66779">
        <w:rPr>
          <w:rFonts w:hint="eastAsia"/>
        </w:rPr>
        <w:t>。</w:t>
      </w:r>
      <w:r w:rsidR="00E23249" w:rsidRPr="00E23249">
        <w:rPr>
          <w:rFonts w:hint="eastAsia"/>
        </w:rPr>
        <w:t>RSSCN7</w:t>
      </w:r>
      <w:r w:rsidR="00E23249" w:rsidRPr="00E23249">
        <w:rPr>
          <w:rFonts w:hint="eastAsia"/>
        </w:rPr>
        <w:t>数据集是一个用于遥感场景分类的基准数据集，包含了</w:t>
      </w:r>
      <w:r w:rsidR="00E23249" w:rsidRPr="00E23249">
        <w:rPr>
          <w:rFonts w:hint="eastAsia"/>
        </w:rPr>
        <w:t>2800</w:t>
      </w:r>
      <w:r w:rsidR="00E23249" w:rsidRPr="00E23249">
        <w:rPr>
          <w:rFonts w:hint="eastAsia"/>
        </w:rPr>
        <w:t>张遥感场景图像。该数据</w:t>
      </w:r>
      <w:proofErr w:type="gramStart"/>
      <w:r w:rsidR="00E23249" w:rsidRPr="00E23249">
        <w:rPr>
          <w:rFonts w:hint="eastAsia"/>
        </w:rPr>
        <w:t>集包括</w:t>
      </w:r>
      <w:proofErr w:type="gramEnd"/>
      <w:r w:rsidR="00E23249" w:rsidRPr="00E23249">
        <w:rPr>
          <w:rFonts w:hint="eastAsia"/>
        </w:rPr>
        <w:t>七种典型的场景类别，分别是草地、森林、农田、停车场、居民区、工业区以及河流和湖泊。每个类别包含</w:t>
      </w:r>
      <w:r w:rsidR="00E23249" w:rsidRPr="00E23249">
        <w:rPr>
          <w:rFonts w:hint="eastAsia"/>
        </w:rPr>
        <w:t>400</w:t>
      </w:r>
      <w:r w:rsidR="00E23249" w:rsidRPr="00E23249">
        <w:rPr>
          <w:rFonts w:hint="eastAsia"/>
        </w:rPr>
        <w:t>张</w:t>
      </w:r>
      <w:r w:rsidR="00655279" w:rsidRPr="00E23249">
        <w:rPr>
          <w:rFonts w:hint="eastAsia"/>
        </w:rPr>
        <w:t>来自</w:t>
      </w:r>
      <w:r w:rsidR="00655279" w:rsidRPr="00E23249">
        <w:rPr>
          <w:rFonts w:hint="eastAsia"/>
        </w:rPr>
        <w:t>Google Earth</w:t>
      </w:r>
      <w:r w:rsidR="00655279">
        <w:rPr>
          <w:rFonts w:hint="eastAsia"/>
        </w:rPr>
        <w:t>的</w:t>
      </w:r>
      <w:r w:rsidR="00E23249" w:rsidRPr="00E23249">
        <w:rPr>
          <w:rFonts w:hint="eastAsia"/>
        </w:rPr>
        <w:t>图像</w:t>
      </w:r>
      <w:r w:rsidR="00655279">
        <w:rPr>
          <w:rFonts w:hint="eastAsia"/>
        </w:rPr>
        <w:t>，这些</w:t>
      </w:r>
      <w:r w:rsidR="00655279" w:rsidRPr="00655279">
        <w:rPr>
          <w:rFonts w:hint="eastAsia"/>
        </w:rPr>
        <w:t>图像以四种不同的比例尺（如</w:t>
      </w:r>
      <w:r w:rsidR="00655279" w:rsidRPr="00655279">
        <w:rPr>
          <w:rFonts w:hint="eastAsia"/>
        </w:rPr>
        <w:t>1:700, 1:1300, 1:2600, 1:5200</w:t>
      </w:r>
      <w:r w:rsidR="00655279" w:rsidRPr="00655279">
        <w:rPr>
          <w:rFonts w:hint="eastAsia"/>
        </w:rPr>
        <w:t>）进行采样</w:t>
      </w:r>
      <w:r w:rsidR="00E23249" w:rsidRPr="00E23249">
        <w:rPr>
          <w:rFonts w:hint="eastAsia"/>
        </w:rPr>
        <w:t>，每个比例尺有</w:t>
      </w:r>
      <w:r w:rsidR="00E23249" w:rsidRPr="00E23249">
        <w:rPr>
          <w:rFonts w:hint="eastAsia"/>
        </w:rPr>
        <w:t>100</w:t>
      </w:r>
      <w:r w:rsidR="00E23249" w:rsidRPr="00E23249">
        <w:rPr>
          <w:rFonts w:hint="eastAsia"/>
        </w:rPr>
        <w:t>张图像。</w:t>
      </w:r>
    </w:p>
    <w:p w14:paraId="78D4CCDE" w14:textId="452093E9" w:rsidR="00C66769" w:rsidRPr="00C66769" w:rsidRDefault="00075E66" w:rsidP="007F5377">
      <w:pPr>
        <w:ind w:firstLineChars="200" w:firstLine="420"/>
      </w:pPr>
      <w:r>
        <w:rPr>
          <w:rFonts w:hint="eastAsia"/>
        </w:rPr>
        <w:lastRenderedPageBreak/>
        <w:t>RSSCN7</w:t>
      </w:r>
      <w:r>
        <w:rPr>
          <w:rFonts w:hint="eastAsia"/>
        </w:rPr>
        <w:t>数据集中</w:t>
      </w:r>
      <w:r w:rsidRPr="00075E66">
        <w:rPr>
          <w:rFonts w:hint="eastAsia"/>
        </w:rPr>
        <w:t>场景的多样性为</w:t>
      </w:r>
      <w:r w:rsidR="00C66769">
        <w:rPr>
          <w:rFonts w:hint="eastAsia"/>
        </w:rPr>
        <w:t>云雾去除网络</w:t>
      </w:r>
      <w:r w:rsidRPr="00075E66">
        <w:rPr>
          <w:rFonts w:hint="eastAsia"/>
        </w:rPr>
        <w:t>提供了丰富的测试环境，能够有效评估算法在不同场景下的表现。通过在这些多样化的场景上测试去云雾算法，可以验证其在实际应用中的通用性和鲁棒性。</w:t>
      </w:r>
      <w:r w:rsidR="00C66769">
        <w:rPr>
          <w:rFonts w:hint="eastAsia"/>
        </w:rPr>
        <w:t>同时，</w:t>
      </w:r>
      <w:r w:rsidR="00C66769" w:rsidRPr="00C66769">
        <w:rPr>
          <w:rFonts w:hint="eastAsia"/>
        </w:rPr>
        <w:t>RSSCN7</w:t>
      </w:r>
      <w:r w:rsidR="00C66769" w:rsidRPr="00C66769">
        <w:rPr>
          <w:rFonts w:hint="eastAsia"/>
        </w:rPr>
        <w:t>数据集中的图像分辨率为</w:t>
      </w:r>
      <w:r w:rsidR="00C66769" w:rsidRPr="00C66769">
        <w:rPr>
          <w:rFonts w:hint="eastAsia"/>
        </w:rPr>
        <w:t>400</w:t>
      </w:r>
      <w:r w:rsidR="00C66769" w:rsidRPr="00C66769">
        <w:rPr>
          <w:rFonts w:hint="eastAsia"/>
        </w:rPr>
        <w:t>×</w:t>
      </w:r>
      <w:r w:rsidR="00C66769" w:rsidRPr="00C66769">
        <w:rPr>
          <w:rFonts w:hint="eastAsia"/>
        </w:rPr>
        <w:t>400</w:t>
      </w:r>
      <w:r w:rsidR="00C66769" w:rsidRPr="00C66769">
        <w:rPr>
          <w:rFonts w:hint="eastAsia"/>
        </w:rPr>
        <w:t>像素，能够提供丰富的地物细节。去除云雾时需要保留这些细节，以确保去云后的图像在视觉上和信息上都与原始无</w:t>
      </w:r>
      <w:proofErr w:type="gramStart"/>
      <w:r w:rsidR="00C66769" w:rsidRPr="00C66769">
        <w:rPr>
          <w:rFonts w:hint="eastAsia"/>
        </w:rPr>
        <w:t>云图像</w:t>
      </w:r>
      <w:proofErr w:type="gramEnd"/>
      <w:r w:rsidR="00C66769" w:rsidRPr="00C66769">
        <w:rPr>
          <w:rFonts w:hint="eastAsia"/>
        </w:rPr>
        <w:t>接近。</w:t>
      </w:r>
      <w:r w:rsidR="00C66769">
        <w:rPr>
          <w:rFonts w:hint="eastAsia"/>
        </w:rPr>
        <w:t>从图像尺度方面，</w:t>
      </w:r>
      <w:r w:rsidR="00C66769" w:rsidRPr="00C66769">
        <w:rPr>
          <w:rFonts w:hint="eastAsia"/>
        </w:rPr>
        <w:t>RSSCN7</w:t>
      </w:r>
      <w:r w:rsidR="00C66769" w:rsidRPr="00C66769">
        <w:rPr>
          <w:rFonts w:hint="eastAsia"/>
        </w:rPr>
        <w:t>数据集的图像以四种不同的比例尺采样，这为云雾去除</w:t>
      </w:r>
      <w:r w:rsidR="00C66769">
        <w:rPr>
          <w:rFonts w:hint="eastAsia"/>
        </w:rPr>
        <w:t>网络的训练在尺度鲁棒性上</w:t>
      </w:r>
      <w:r w:rsidR="00C66769" w:rsidRPr="00C66769">
        <w:rPr>
          <w:rFonts w:hint="eastAsia"/>
        </w:rPr>
        <w:t>提供了</w:t>
      </w:r>
      <w:r w:rsidR="00C66769">
        <w:rPr>
          <w:rFonts w:hint="eastAsia"/>
        </w:rPr>
        <w:t>充足的数据基础</w:t>
      </w:r>
      <w:r w:rsidR="00D413C2">
        <w:rPr>
          <w:rFonts w:hint="eastAsia"/>
        </w:rPr>
        <w:t>，</w:t>
      </w:r>
      <w:r w:rsidR="00C66769" w:rsidRPr="00C66769">
        <w:rPr>
          <w:rFonts w:hint="eastAsia"/>
        </w:rPr>
        <w:t>由于云雾在不同尺度上对图像的影响可能不同，使用多尺度图像能够测试算法在</w:t>
      </w:r>
      <w:r w:rsidR="00D413C2">
        <w:rPr>
          <w:rFonts w:hint="eastAsia"/>
        </w:rPr>
        <w:t>确保</w:t>
      </w:r>
      <w:r w:rsidR="004B031E">
        <w:rPr>
          <w:rFonts w:hint="eastAsia"/>
        </w:rPr>
        <w:t>在不同</w:t>
      </w:r>
      <w:r w:rsidR="00C66769" w:rsidRPr="00C66769">
        <w:rPr>
          <w:rFonts w:hint="eastAsia"/>
        </w:rPr>
        <w:t>比例下</w:t>
      </w:r>
      <w:r w:rsidR="004B031E">
        <w:rPr>
          <w:rFonts w:hint="eastAsia"/>
        </w:rPr>
        <w:t>云雾去除网络的</w:t>
      </w:r>
      <w:r w:rsidR="00C66769" w:rsidRPr="00C66769">
        <w:rPr>
          <w:rFonts w:hint="eastAsia"/>
        </w:rPr>
        <w:t>有效性和适应性。</w:t>
      </w:r>
    </w:p>
    <w:p w14:paraId="371576A2" w14:textId="31CC8B0C" w:rsidR="005572F7" w:rsidRDefault="005572F7" w:rsidP="005572F7">
      <w:pPr>
        <w:pStyle w:val="2"/>
        <w:keepNext w:val="0"/>
        <w:keepLines w:val="0"/>
        <w:rPr>
          <w:rFonts w:hint="eastAsia"/>
        </w:rPr>
      </w:pPr>
      <w:r>
        <w:rPr>
          <w:rFonts w:hint="eastAsia"/>
        </w:rPr>
        <w:t>评价指标</w:t>
      </w:r>
    </w:p>
    <w:p w14:paraId="1432F422" w14:textId="5F688A96" w:rsidR="007F5377" w:rsidRDefault="00970591" w:rsidP="00970591">
      <w:pPr>
        <w:ind w:firstLineChars="200" w:firstLine="420"/>
      </w:pPr>
      <w:r>
        <w:rPr>
          <w:rFonts w:hint="eastAsia"/>
        </w:rPr>
        <w:t>CUT</w:t>
      </w:r>
      <w:r>
        <w:rPr>
          <w:rFonts w:hint="eastAsia"/>
        </w:rPr>
        <w:t>云雾去除网络的输入是一张带有云雾的光学遥感图像，输出是去云后的无云图像。为了能够客观评价云雾去除网络的性能</w:t>
      </w:r>
      <w:r w:rsidR="00AC6E23">
        <w:rPr>
          <w:rFonts w:hint="eastAsia"/>
        </w:rPr>
        <w:t>以及去</w:t>
      </w:r>
      <w:proofErr w:type="gramStart"/>
      <w:r w:rsidR="00AC6E23">
        <w:rPr>
          <w:rFonts w:hint="eastAsia"/>
        </w:rPr>
        <w:t>云图像</w:t>
      </w:r>
      <w:proofErr w:type="gramEnd"/>
      <w:r w:rsidR="00AC6E23">
        <w:rPr>
          <w:rFonts w:hint="eastAsia"/>
        </w:rPr>
        <w:t>的质量，本文采用</w:t>
      </w:r>
      <w:r w:rsidR="007D0C58">
        <w:rPr>
          <w:rFonts w:hint="eastAsia"/>
        </w:rPr>
        <w:t>被广泛应用于评价图像质量的</w:t>
      </w:r>
      <w:r w:rsidR="004B7E1F">
        <w:rPr>
          <w:rFonts w:hint="eastAsia"/>
        </w:rPr>
        <w:t>峰值信噪比（</w:t>
      </w:r>
      <w:r w:rsidR="007D0C58" w:rsidRPr="007D0C58">
        <w:t>Peak Signal-to-Noise Ratio</w:t>
      </w:r>
      <w:r w:rsidR="007D0C58">
        <w:rPr>
          <w:rFonts w:hint="eastAsia"/>
        </w:rPr>
        <w:t>，</w:t>
      </w:r>
      <w:r w:rsidR="007D0C58" w:rsidRPr="007D0C58">
        <w:t>PSNR</w:t>
      </w:r>
      <w:r w:rsidR="007D0C58">
        <w:fldChar w:fldCharType="begin"/>
      </w:r>
      <w:r w:rsidR="00C93B2C">
        <w:instrText xml:space="preserve"> ADDIN ZOTERO_ITEM CSL_CITATION {"citationID":"0bSuZ0nU","properties":{"formattedCitation":"\\super [26]\\nosupersub{}","plainCitation":"[26]","noteIndex":0},"citationItems":[{"id":5737,"uris":["http://zotero.org/users/11229993/items/X6DA5ECD"],"itemData":{"id":5737,"type":"article-journal","container-title":"Electronics letters","DOI":"10.1049/el:20080522","issue":"13","note":"publisher: IET","page":"800–801","source":"Google Scholar","title":"Scope of validity of PSNR in image/video quality assessment","volume":"44","author":[{"family":"Huynh-Thu","given":"Quan"},{"family":"Ghanbari","given":"Mohammed"}],"issued":{"date-parts":[["2008"]]},"citation-key":"huynh-thuScopeValidityPSNR2008"}}],"schema":"https://github.com/citation-style-language/schema/raw/master/csl-citation.json"} </w:instrText>
      </w:r>
      <w:r w:rsidR="007D0C58">
        <w:fldChar w:fldCharType="separate"/>
      </w:r>
      <w:r w:rsidR="007D0C58" w:rsidRPr="007D0C58">
        <w:rPr>
          <w:rFonts w:cs="Times New Roman"/>
          <w:kern w:val="0"/>
          <w:szCs w:val="24"/>
          <w:vertAlign w:val="superscript"/>
        </w:rPr>
        <w:t>[26]</w:t>
      </w:r>
      <w:r w:rsidR="007D0C58">
        <w:fldChar w:fldCharType="end"/>
      </w:r>
      <w:r w:rsidR="004B7E1F">
        <w:rPr>
          <w:rFonts w:hint="eastAsia"/>
        </w:rPr>
        <w:t>）</w:t>
      </w:r>
      <w:r w:rsidR="007D0C58">
        <w:rPr>
          <w:rFonts w:hint="eastAsia"/>
        </w:rPr>
        <w:t>与</w:t>
      </w:r>
      <w:r w:rsidR="007D0C58" w:rsidRPr="007D0C58">
        <w:rPr>
          <w:rFonts w:hint="eastAsia"/>
        </w:rPr>
        <w:t>结构相似性指数（</w:t>
      </w:r>
      <w:r w:rsidR="007D0C58" w:rsidRPr="007D0C58">
        <w:rPr>
          <w:rFonts w:hint="eastAsia"/>
        </w:rPr>
        <w:t>Structural Similarity Index</w:t>
      </w:r>
      <w:r w:rsidR="007D0C58">
        <w:rPr>
          <w:rFonts w:hint="eastAsia"/>
        </w:rPr>
        <w:t>，</w:t>
      </w:r>
      <w:r w:rsidR="007D0C58" w:rsidRPr="007D0C58">
        <w:rPr>
          <w:rFonts w:hint="eastAsia"/>
        </w:rPr>
        <w:t>SSIM</w:t>
      </w:r>
      <w:r w:rsidR="007D0C58">
        <w:fldChar w:fldCharType="begin"/>
      </w:r>
      <w:r w:rsidR="00C93B2C">
        <w:instrText xml:space="preserve"> ADDIN ZOTERO_ITEM CSL_CITATION {"citationID":"oYTRN3Wz","properties":{"formattedCitation":"\\super [27]\\nosupersub{}","plainCitation":"[27]","noteIndex":0},"citationItems":[{"id":5736,"uris":["http://zotero.org/users/11229993/items/5LRIJIL6"],"itemData":{"id":5736,"type":"paper-conference","container-title":"2010 20th international conference on pattern recognition","DOI":"10.1109/ICPR.2010.579","page":"2366–2369","publisher":"IEEE","source":"Google Scholar","title":"Image quality metrics: PSNR vs. SSIM","title-short":"Image quality metrics","URL":"https://ieeexplore.ieee.org/abstract/document/5596999/","author":[{"family":"Hore","given":"Alain"},{"family":"Ziou","given":"Djemel"}],"accessed":{"date-parts":[["2024",8,29]]},"issued":{"date-parts":[["2010"]]},"citation-key":"horeImageQualityMetrics2010"}}],"schema":"https://github.com/citation-style-language/schema/raw/master/csl-citation.json"} </w:instrText>
      </w:r>
      <w:r w:rsidR="007D0C58">
        <w:fldChar w:fldCharType="separate"/>
      </w:r>
      <w:r w:rsidR="007D0C58" w:rsidRPr="007D0C58">
        <w:rPr>
          <w:rFonts w:cs="Times New Roman"/>
          <w:kern w:val="0"/>
          <w:szCs w:val="24"/>
          <w:vertAlign w:val="superscript"/>
        </w:rPr>
        <w:t>[27]</w:t>
      </w:r>
      <w:r w:rsidR="007D0C58">
        <w:fldChar w:fldCharType="end"/>
      </w:r>
      <w:r w:rsidR="007D0C58" w:rsidRPr="007D0C58">
        <w:rPr>
          <w:rFonts w:hint="eastAsia"/>
        </w:rPr>
        <w:t>）</w:t>
      </w:r>
      <w:r w:rsidR="007D0C58">
        <w:rPr>
          <w:rFonts w:hint="eastAsia"/>
        </w:rPr>
        <w:t>作为评价标准</w:t>
      </w:r>
      <w:r w:rsidR="00F870B1">
        <w:rPr>
          <w:rFonts w:hint="eastAsia"/>
        </w:rPr>
        <w:t>。</w:t>
      </w:r>
    </w:p>
    <w:p w14:paraId="0692581A" w14:textId="5203020F" w:rsidR="00870E0F" w:rsidRDefault="00870E0F" w:rsidP="00870E0F">
      <w:pPr>
        <w:pStyle w:val="a7"/>
        <w:numPr>
          <w:ilvl w:val="0"/>
          <w:numId w:val="10"/>
        </w:numPr>
        <w:ind w:firstLineChars="0"/>
      </w:pPr>
      <w:r>
        <w:rPr>
          <w:rFonts w:hint="eastAsia"/>
        </w:rPr>
        <w:t>峰值信噪比</w:t>
      </w:r>
      <w:r w:rsidR="006668C9">
        <w:rPr>
          <w:rFonts w:hint="eastAsia"/>
        </w:rPr>
        <w:t>PSNR</w:t>
      </w:r>
    </w:p>
    <w:p w14:paraId="6FD75B35" w14:textId="72EAAB13" w:rsidR="00DC472A" w:rsidRDefault="00DC472A" w:rsidP="00DC472A">
      <w:pPr>
        <w:ind w:firstLineChars="200" w:firstLine="420"/>
      </w:pPr>
      <w:r w:rsidRPr="00DC472A">
        <w:rPr>
          <w:rFonts w:hint="eastAsia"/>
        </w:rPr>
        <w:t>PSNR</w:t>
      </w:r>
      <w:r w:rsidRPr="00DC472A">
        <w:rPr>
          <w:rFonts w:hint="eastAsia"/>
        </w:rPr>
        <w:t>是衡量去云后图像与参考无</w:t>
      </w:r>
      <w:proofErr w:type="gramStart"/>
      <w:r w:rsidRPr="00DC472A">
        <w:rPr>
          <w:rFonts w:hint="eastAsia"/>
        </w:rPr>
        <w:t>云图像</w:t>
      </w:r>
      <w:proofErr w:type="gramEnd"/>
      <w:r w:rsidRPr="00DC472A">
        <w:rPr>
          <w:rFonts w:hint="eastAsia"/>
        </w:rPr>
        <w:t>之间的相似度的指标，通常用于量化图像复原质量</w:t>
      </w:r>
      <w:r w:rsidR="00F74A78">
        <w:rPr>
          <w:rFonts w:hint="eastAsia"/>
        </w:rPr>
        <w:t>，是一个</w:t>
      </w:r>
      <w:r w:rsidR="00F74A78" w:rsidRPr="00DC472A">
        <w:rPr>
          <w:rFonts w:hint="eastAsia"/>
        </w:rPr>
        <w:t>基于图像间的均方误差（</w:t>
      </w:r>
      <w:r w:rsidR="00F74A78">
        <w:rPr>
          <w:rFonts w:hint="eastAsia"/>
        </w:rPr>
        <w:t>M</w:t>
      </w:r>
      <w:r w:rsidR="00F74A78" w:rsidRPr="00DF317A">
        <w:t xml:space="preserve">ean </w:t>
      </w:r>
      <w:r w:rsidR="00F74A78">
        <w:rPr>
          <w:rFonts w:hint="eastAsia"/>
        </w:rPr>
        <w:t>S</w:t>
      </w:r>
      <w:r w:rsidR="00F74A78" w:rsidRPr="00DF317A">
        <w:t xml:space="preserve">quare </w:t>
      </w:r>
      <w:r w:rsidR="00F74A78">
        <w:rPr>
          <w:rFonts w:hint="eastAsia"/>
        </w:rPr>
        <w:t>Er</w:t>
      </w:r>
      <w:r w:rsidR="00F74A78" w:rsidRPr="00DF317A">
        <w:t>ror</w:t>
      </w:r>
      <w:r w:rsidR="00F74A78">
        <w:rPr>
          <w:rFonts w:hint="eastAsia"/>
        </w:rPr>
        <w:t>，</w:t>
      </w:r>
      <w:r w:rsidR="00F74A78" w:rsidRPr="00DC472A">
        <w:rPr>
          <w:rFonts w:hint="eastAsia"/>
        </w:rPr>
        <w:t>MSE</w:t>
      </w:r>
      <w:r w:rsidR="00F74A78" w:rsidRPr="00DC472A">
        <w:rPr>
          <w:rFonts w:hint="eastAsia"/>
        </w:rPr>
        <w:t>）</w:t>
      </w:r>
      <w:r w:rsidR="00F74A78">
        <w:rPr>
          <w:rFonts w:hint="eastAsia"/>
        </w:rPr>
        <w:t>的图像恢复评价指标</w:t>
      </w:r>
      <w:r w:rsidRPr="00DC472A">
        <w:rPr>
          <w:rFonts w:hint="eastAsia"/>
        </w:rPr>
        <w:t>。</w:t>
      </w:r>
      <w:r w:rsidR="00F74A78" w:rsidRPr="00F74A78">
        <w:rPr>
          <w:rFonts w:hint="eastAsia"/>
        </w:rPr>
        <w:t>一般来说，</w:t>
      </w:r>
      <w:r w:rsidR="00F74A78" w:rsidRPr="00F74A78">
        <w:rPr>
          <w:rFonts w:hint="eastAsia"/>
        </w:rPr>
        <w:t>PSNR</w:t>
      </w:r>
      <w:r w:rsidR="00F74A78" w:rsidRPr="00F74A78">
        <w:rPr>
          <w:rFonts w:hint="eastAsia"/>
        </w:rPr>
        <w:t>的值在</w:t>
      </w:r>
      <w:r w:rsidR="00F74A78" w:rsidRPr="00F74A78">
        <w:rPr>
          <w:rFonts w:hint="eastAsia"/>
        </w:rPr>
        <w:t>20</w:t>
      </w:r>
      <w:r w:rsidR="00F74A78" w:rsidRPr="00F74A78">
        <w:rPr>
          <w:rFonts w:hint="eastAsia"/>
        </w:rPr>
        <w:t>与</w:t>
      </w:r>
      <w:r w:rsidR="00F74A78" w:rsidRPr="00F74A78">
        <w:rPr>
          <w:rFonts w:hint="eastAsia"/>
        </w:rPr>
        <w:t>40</w:t>
      </w:r>
      <w:r w:rsidR="00F74A78" w:rsidRPr="00F74A78">
        <w:rPr>
          <w:rFonts w:hint="eastAsia"/>
        </w:rPr>
        <w:t>之间</w:t>
      </w:r>
      <w:r w:rsidR="00F74A78">
        <w:rPr>
          <w:rFonts w:hint="eastAsia"/>
        </w:rPr>
        <w:t>，</w:t>
      </w:r>
      <w:r w:rsidRPr="00DC472A">
        <w:rPr>
          <w:rFonts w:hint="eastAsia"/>
        </w:rPr>
        <w:t>数值越高，表示去</w:t>
      </w:r>
      <w:proofErr w:type="gramStart"/>
      <w:r w:rsidRPr="00DC472A">
        <w:rPr>
          <w:rFonts w:hint="eastAsia"/>
        </w:rPr>
        <w:t>云图像</w:t>
      </w:r>
      <w:proofErr w:type="gramEnd"/>
      <w:r w:rsidRPr="00DC472A">
        <w:rPr>
          <w:rFonts w:hint="eastAsia"/>
        </w:rPr>
        <w:t>与无</w:t>
      </w:r>
      <w:proofErr w:type="gramStart"/>
      <w:r w:rsidRPr="00DC472A">
        <w:rPr>
          <w:rFonts w:hint="eastAsia"/>
        </w:rPr>
        <w:t>云图像</w:t>
      </w:r>
      <w:proofErr w:type="gramEnd"/>
      <w:r w:rsidRPr="00DC472A">
        <w:rPr>
          <w:rFonts w:hint="eastAsia"/>
        </w:rPr>
        <w:t>越接近</w:t>
      </w:r>
      <w:r w:rsidR="00713403">
        <w:rPr>
          <w:rFonts w:hint="eastAsia"/>
        </w:rPr>
        <w:t>。其计算公式如下：</w:t>
      </w:r>
    </w:p>
    <w:p w14:paraId="5C56C936" w14:textId="416E5094" w:rsidR="00713403" w:rsidRPr="00F04A8D" w:rsidRDefault="00713403" w:rsidP="00713403">
      <w:pPr>
        <w:pStyle w:val="a3"/>
        <w:spacing w:after="156"/>
        <w:ind w:firstLine="420"/>
        <w:rPr>
          <w:vanish/>
          <w:specVanish/>
        </w:rPr>
      </w:pPr>
      <w:r>
        <w:tab/>
      </w:r>
      <m:oMath>
        <m:r>
          <m:rPr>
            <m:nor/>
          </m:rPr>
          <m:t>PSNR</m:t>
        </m:r>
        <m:r>
          <w:rPr>
            <w:rFonts w:ascii="Cambria Math" w:hAnsi="Cambria Math"/>
          </w:rPr>
          <m:t>=10⋅</m:t>
        </m:r>
        <m:sSub>
          <m:sSubPr>
            <m:ctrlPr>
              <w:rPr>
                <w:rFonts w:ascii="Cambria Math" w:hAnsi="Cambria Math"/>
              </w:rPr>
            </m:ctrlPr>
          </m:sSubPr>
          <m:e>
            <m:r>
              <m:rPr>
                <m:sty m:val="p"/>
              </m:rPr>
              <w:rPr>
                <w:rFonts w:ascii="Cambria Math" w:hAnsi="Cambria Math"/>
              </w:rPr>
              <m:t>log</m:t>
            </m:r>
          </m:e>
          <m:sub>
            <m:r>
              <w:rPr>
                <w:rFonts w:ascii="Cambria Math" w:hAnsi="Cambria Math"/>
              </w:rPr>
              <m:t>10</m:t>
            </m:r>
          </m:sub>
        </m:sSub>
        <m:r>
          <w:rPr>
            <w:rFonts w:ascii="Cambria Math" w:hAnsi="Cambria Math"/>
          </w:rPr>
          <m:t>⁡</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nor/>
                      </m:rPr>
                      <m:t>MAX</m:t>
                    </m:r>
                  </m:e>
                  <m:sup>
                    <m:r>
                      <w:rPr>
                        <w:rFonts w:ascii="Cambria Math" w:hAnsi="Cambria Math"/>
                      </w:rPr>
                      <m:t>2</m:t>
                    </m:r>
                  </m:sup>
                </m:sSup>
              </m:num>
              <m:den>
                <m:r>
                  <m:rPr>
                    <m:nor/>
                  </m:rPr>
                  <m:t>MSE</m:t>
                </m:r>
              </m:den>
            </m:f>
          </m:e>
        </m:d>
      </m:oMath>
      <w:r>
        <w:tab/>
      </w:r>
    </w:p>
    <w:p w14:paraId="0871F76F" w14:textId="6C99EFF8" w:rsidR="00713403" w:rsidRDefault="00713403" w:rsidP="00713403">
      <w:pPr>
        <w:pStyle w:val="a3"/>
        <w:spacing w:after="156"/>
        <w:ind w:firstLine="420"/>
      </w:pPr>
      <w:r>
        <w:fldChar w:fldCharType="begin"/>
      </w:r>
      <w:r>
        <w:instrText xml:space="preserve"> SEQ </w:instrText>
      </w:r>
      <w:r>
        <w:instrText>公式</w:instrText>
      </w:r>
      <w:r>
        <w:instrText xml:space="preserve"> \* ARABIC </w:instrText>
      </w:r>
      <w:r>
        <w:fldChar w:fldCharType="separate"/>
      </w:r>
      <w:r w:rsidR="00EA547A">
        <w:rPr>
          <w:noProof/>
        </w:rPr>
        <w:t>14</w:t>
      </w:r>
      <w:r>
        <w:fldChar w:fldCharType="end"/>
      </w:r>
    </w:p>
    <w:p w14:paraId="5FBA1384" w14:textId="75EE83FD" w:rsidR="00713403" w:rsidRDefault="00CB54C4" w:rsidP="00DC472A">
      <w:pPr>
        <w:ind w:firstLineChars="200" w:firstLine="420"/>
      </w:pPr>
      <w:r w:rsidRPr="00CB54C4">
        <w:rPr>
          <w:rFonts w:hint="eastAsia"/>
        </w:rPr>
        <w:t>其中，</w:t>
      </w:r>
      <m:oMath>
        <m:r>
          <m:rPr>
            <m:nor/>
          </m:rPr>
          <m:t>MAX</m:t>
        </m:r>
      </m:oMath>
      <w:r w:rsidRPr="00CB54C4">
        <w:rPr>
          <w:rFonts w:hint="eastAsia"/>
        </w:rPr>
        <w:t>是图像的最大像素值（例如对于</w:t>
      </w:r>
      <w:r w:rsidRPr="00CB54C4">
        <w:rPr>
          <w:rFonts w:hint="eastAsia"/>
        </w:rPr>
        <w:t>8</w:t>
      </w:r>
      <w:r w:rsidRPr="00CB54C4">
        <w:rPr>
          <w:rFonts w:hint="eastAsia"/>
        </w:rPr>
        <w:t>位图像，</w:t>
      </w:r>
      <m:oMath>
        <m:r>
          <m:rPr>
            <m:nor/>
          </m:rPr>
          <m:t>MAX</m:t>
        </m:r>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8</m:t>
            </m:r>
          </m:sup>
        </m:sSup>
        <m:r>
          <w:rPr>
            <w:rFonts w:ascii="Cambria Math" w:hAnsi="Cambria Math"/>
          </w:rPr>
          <m:t>=255</m:t>
        </m:r>
      </m:oMath>
      <w:r w:rsidRPr="00CB54C4">
        <w:rPr>
          <w:rFonts w:hint="eastAsia"/>
        </w:rPr>
        <w:t>），</w:t>
      </w:r>
      <m:oMath>
        <m:r>
          <m:rPr>
            <m:nor/>
          </m:rPr>
          <m:t>MSE</m:t>
        </m:r>
      </m:oMath>
      <w:r w:rsidRPr="00CB54C4">
        <w:rPr>
          <w:rFonts w:hint="eastAsia"/>
        </w:rPr>
        <w:t>是均方误差</w:t>
      </w:r>
      <w:r>
        <w:rPr>
          <w:rFonts w:hint="eastAsia"/>
        </w:rPr>
        <w:t>，用如下公式计算：</w:t>
      </w:r>
    </w:p>
    <w:p w14:paraId="02CA79C6" w14:textId="0D13786E" w:rsidR="00926C68" w:rsidRPr="00F04A8D" w:rsidRDefault="00926C68" w:rsidP="00926C68">
      <w:pPr>
        <w:pStyle w:val="a3"/>
        <w:spacing w:after="156"/>
        <w:ind w:firstLine="420"/>
        <w:rPr>
          <w:vanish/>
          <w:specVanish/>
        </w:rPr>
      </w:pPr>
      <w:r>
        <w:tab/>
      </w:r>
      <m:oMath>
        <m:r>
          <m:rPr>
            <m:nor/>
          </m:rPr>
          <m:t>MSE</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H×W</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H</m:t>
            </m:r>
          </m:sup>
          <m:e>
            <m:r>
              <w:rPr>
                <w:rFonts w:ascii="Cambria Math" w:hAnsi="Cambria Math"/>
              </w:rPr>
              <m:t> </m:t>
            </m:r>
          </m:e>
        </m:nary>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W</m:t>
            </m:r>
          </m:sup>
          <m:e>
            <m:r>
              <w:rPr>
                <w:rFonts w:ascii="Cambria Math" w:hAnsi="Cambria Math"/>
              </w:rPr>
              <m:t> </m:t>
            </m:r>
          </m:e>
        </m:nary>
        <m:sSup>
          <m:sSupPr>
            <m:ctrlPr>
              <w:rPr>
                <w:rFonts w:ascii="Cambria Math" w:hAnsi="Cambria Math"/>
              </w:rPr>
            </m:ctrlPr>
          </m:sSupPr>
          <m:e>
            <m:d>
              <m:dPr>
                <m:ctrlPr>
                  <w:rPr>
                    <w:rFonts w:ascii="Cambria Math" w:hAnsi="Cambria Math"/>
                  </w:rPr>
                </m:ctrlPr>
              </m:dPr>
              <m:e>
                <m:r>
                  <w:rPr>
                    <w:rFonts w:ascii="Cambria Math" w:hAnsi="Cambria Math"/>
                  </w:rPr>
                  <m:t>X(i,j)-Y(i,j)</m:t>
                </m:r>
              </m:e>
            </m:d>
          </m:e>
          <m:sup>
            <m:r>
              <w:rPr>
                <w:rFonts w:ascii="Cambria Math" w:hAnsi="Cambria Math"/>
              </w:rPr>
              <m:t>2</m:t>
            </m:r>
          </m:sup>
        </m:sSup>
      </m:oMath>
      <w:r>
        <w:tab/>
      </w:r>
    </w:p>
    <w:p w14:paraId="093B9517" w14:textId="784F4F9C" w:rsidR="008566F8" w:rsidRDefault="00926C68" w:rsidP="00926C68">
      <w:pPr>
        <w:ind w:firstLineChars="200" w:firstLine="420"/>
      </w:pPr>
      <w:r>
        <w:fldChar w:fldCharType="begin"/>
      </w:r>
      <w:r>
        <w:instrText xml:space="preserve"> SEQ </w:instrText>
      </w:r>
      <w:r>
        <w:instrText>公式</w:instrText>
      </w:r>
      <w:r>
        <w:instrText xml:space="preserve"> \* ARABIC </w:instrText>
      </w:r>
      <w:r>
        <w:fldChar w:fldCharType="separate"/>
      </w:r>
      <w:r w:rsidR="00EA547A">
        <w:rPr>
          <w:noProof/>
        </w:rPr>
        <w:t>15</w:t>
      </w:r>
      <w:r>
        <w:fldChar w:fldCharType="end"/>
      </w:r>
    </w:p>
    <w:p w14:paraId="773FEFDC" w14:textId="4469C939" w:rsidR="006C0260" w:rsidRDefault="006C0260" w:rsidP="006C0260">
      <w:pPr>
        <w:pStyle w:val="a7"/>
        <w:numPr>
          <w:ilvl w:val="0"/>
          <w:numId w:val="10"/>
        </w:numPr>
        <w:ind w:firstLineChars="0"/>
      </w:pPr>
      <w:r>
        <w:rPr>
          <w:rFonts w:hint="eastAsia"/>
        </w:rPr>
        <w:t>结构相似性指数</w:t>
      </w:r>
      <w:r w:rsidR="006668C9">
        <w:rPr>
          <w:rFonts w:hint="eastAsia"/>
        </w:rPr>
        <w:t>SSIM</w:t>
      </w:r>
    </w:p>
    <w:p w14:paraId="7359EA25" w14:textId="7DF8E8A8" w:rsidR="006C0260" w:rsidRDefault="004336C3" w:rsidP="00E466C5">
      <w:pPr>
        <w:ind w:firstLineChars="200" w:firstLine="420"/>
      </w:pPr>
      <w:r w:rsidRPr="004336C3">
        <w:rPr>
          <w:rFonts w:hint="eastAsia"/>
        </w:rPr>
        <w:t>SSIM</w:t>
      </w:r>
      <w:r w:rsidRPr="004336C3">
        <w:rPr>
          <w:rFonts w:hint="eastAsia"/>
        </w:rPr>
        <w:t>用于评估图像间结构信息的相似性，考虑了亮度、对比度和结构三个方面。它是一种更接近人类视觉感知的评价指标，数值越接近</w:t>
      </w:r>
      <w:r w:rsidRPr="004336C3">
        <w:rPr>
          <w:rFonts w:hint="eastAsia"/>
        </w:rPr>
        <w:t>1</w:t>
      </w:r>
      <w:r w:rsidRPr="004336C3">
        <w:rPr>
          <w:rFonts w:hint="eastAsia"/>
        </w:rPr>
        <w:t>，表示图像之间的结构相似度越高。</w:t>
      </w:r>
    </w:p>
    <w:p w14:paraId="63531368" w14:textId="7203FA71" w:rsidR="004336C3" w:rsidRDefault="004336C3" w:rsidP="00E466C5">
      <w:pPr>
        <w:ind w:firstLineChars="200" w:firstLine="420"/>
      </w:pPr>
      <w:r>
        <w:rPr>
          <w:rFonts w:hint="eastAsia"/>
        </w:rPr>
        <w:t>在亮度方面，</w:t>
      </w:r>
      <w:r>
        <w:rPr>
          <w:rFonts w:hint="eastAsia"/>
        </w:rPr>
        <w:t>SSIM</w:t>
      </w:r>
      <w:r>
        <w:rPr>
          <w:rFonts w:hint="eastAsia"/>
        </w:rPr>
        <w:t>有分量计算公式：</w:t>
      </w:r>
    </w:p>
    <w:p w14:paraId="451C1DF8" w14:textId="1D2762B4" w:rsidR="00361794" w:rsidRPr="00F04A8D" w:rsidRDefault="00361794" w:rsidP="00361794">
      <w:pPr>
        <w:pStyle w:val="a3"/>
        <w:spacing w:after="156"/>
        <w:ind w:firstLine="420"/>
        <w:rPr>
          <w:vanish/>
          <w:specVanish/>
        </w:rPr>
      </w:pPr>
      <w:r>
        <w:tab/>
      </w:r>
      <m:oMath>
        <m:r>
          <w:rPr>
            <w:rFonts w:ascii="Cambria Math" w:hAnsi="Cambria Math"/>
          </w:rPr>
          <m:t>l(X,Y)=</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μ</m:t>
                </m:r>
              </m:e>
              <m:sub>
                <m:r>
                  <w:rPr>
                    <w:rFonts w:ascii="Cambria Math" w:hAnsi="Cambria Math"/>
                  </w:rPr>
                  <m:t>X</m:t>
                </m:r>
              </m:sub>
            </m:sSub>
            <m:sSub>
              <m:sSubPr>
                <m:ctrlPr>
                  <w:rPr>
                    <w:rFonts w:ascii="Cambria Math" w:hAnsi="Cambria Math"/>
                  </w:rPr>
                </m:ctrlPr>
              </m:sSubPr>
              <m:e>
                <m:r>
                  <w:rPr>
                    <w:rFonts w:ascii="Cambria Math" w:hAnsi="Cambria Math"/>
                  </w:rPr>
                  <m:t>μ</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num>
          <m:den>
            <m:sSubSup>
              <m:sSubSupPr>
                <m:ctrlPr>
                  <w:rPr>
                    <w:rFonts w:ascii="Cambria Math" w:hAnsi="Cambria Math"/>
                  </w:rPr>
                </m:ctrlPr>
              </m:sSubSupPr>
              <m:e>
                <m:r>
                  <w:rPr>
                    <w:rFonts w:ascii="Cambria Math" w:hAnsi="Cambria Math"/>
                  </w:rPr>
                  <m:t>μ</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μ</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den>
        </m:f>
      </m:oMath>
      <w:r>
        <w:tab/>
      </w:r>
    </w:p>
    <w:p w14:paraId="5FCB9BAC" w14:textId="2072B97F" w:rsidR="004336C3" w:rsidRPr="006D54CA" w:rsidRDefault="00361794" w:rsidP="00361794">
      <w:pPr>
        <w:ind w:firstLineChars="200" w:firstLine="420"/>
      </w:pPr>
      <w:r>
        <w:fldChar w:fldCharType="begin"/>
      </w:r>
      <w:r>
        <w:instrText xml:space="preserve"> SEQ </w:instrText>
      </w:r>
      <w:r>
        <w:instrText>公式</w:instrText>
      </w:r>
      <w:r>
        <w:instrText xml:space="preserve"> \* ARABIC </w:instrText>
      </w:r>
      <w:r>
        <w:fldChar w:fldCharType="separate"/>
      </w:r>
      <w:bookmarkStart w:id="4" w:name="_Ref175846335"/>
      <w:r w:rsidR="00EA547A">
        <w:rPr>
          <w:noProof/>
        </w:rPr>
        <w:t>16</w:t>
      </w:r>
      <w:bookmarkEnd w:id="4"/>
      <w:r>
        <w:fldChar w:fldCharType="end"/>
      </w:r>
    </w:p>
    <w:p w14:paraId="71A26442" w14:textId="57E9CD50" w:rsidR="006D54CA" w:rsidRDefault="006D54CA" w:rsidP="00E466C5">
      <w:pPr>
        <w:ind w:firstLineChars="200" w:firstLine="420"/>
      </w:pPr>
      <w:r w:rsidRPr="006D54CA">
        <w:rPr>
          <w:rFonts w:hint="eastAsia"/>
        </w:rPr>
        <w:t>在对比度方面，</w:t>
      </w:r>
      <w:r w:rsidRPr="006D54CA">
        <w:rPr>
          <w:rFonts w:hint="eastAsia"/>
        </w:rPr>
        <w:t>SSIM</w:t>
      </w:r>
      <w:r w:rsidRPr="006D54CA">
        <w:rPr>
          <w:rFonts w:hint="eastAsia"/>
        </w:rPr>
        <w:t>有分量计算公式：</w:t>
      </w:r>
    </w:p>
    <w:p w14:paraId="423CC59A" w14:textId="73C12929" w:rsidR="00361794" w:rsidRPr="00F04A8D" w:rsidRDefault="00361794" w:rsidP="00361794">
      <w:pPr>
        <w:pStyle w:val="a3"/>
        <w:spacing w:after="156"/>
        <w:ind w:firstLine="420"/>
        <w:rPr>
          <w:vanish/>
          <w:specVanish/>
        </w:rPr>
      </w:pPr>
      <w:r>
        <w:tab/>
      </w:r>
      <m:oMath>
        <m:r>
          <w:rPr>
            <w:rFonts w:ascii="Cambria Math" w:hAnsi="Cambria Math"/>
          </w:rPr>
          <m:t>c(X,Y)=</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num>
          <m:den>
            <m:sSubSup>
              <m:sSubSupPr>
                <m:ctrlPr>
                  <w:rPr>
                    <w:rFonts w:ascii="Cambria Math" w:hAnsi="Cambria Math"/>
                  </w:rPr>
                </m:ctrlPr>
              </m:sSubSupPr>
              <m:e>
                <m:r>
                  <w:rPr>
                    <w:rFonts w:ascii="Cambria Math" w:hAnsi="Cambria Math"/>
                  </w:rPr>
                  <m:t>σ</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den>
        </m:f>
      </m:oMath>
      <w:r>
        <w:tab/>
      </w:r>
    </w:p>
    <w:p w14:paraId="7C805F0F" w14:textId="2F76F280" w:rsidR="006D54CA" w:rsidRDefault="00361794" w:rsidP="00361794">
      <w:pPr>
        <w:ind w:firstLineChars="200" w:firstLine="420"/>
      </w:pPr>
      <w:r>
        <w:fldChar w:fldCharType="begin"/>
      </w:r>
      <w:r>
        <w:instrText xml:space="preserve"> SEQ </w:instrText>
      </w:r>
      <w:r>
        <w:instrText>公式</w:instrText>
      </w:r>
      <w:r>
        <w:instrText xml:space="preserve"> \* ARABIC </w:instrText>
      </w:r>
      <w:r>
        <w:fldChar w:fldCharType="separate"/>
      </w:r>
      <w:bookmarkStart w:id="5" w:name="_Ref175846336"/>
      <w:r w:rsidR="00EA547A">
        <w:rPr>
          <w:noProof/>
        </w:rPr>
        <w:t>17</w:t>
      </w:r>
      <w:bookmarkEnd w:id="5"/>
      <w:r>
        <w:fldChar w:fldCharType="end"/>
      </w:r>
    </w:p>
    <w:p w14:paraId="3B4E26C9" w14:textId="75E32D92" w:rsidR="006D54CA" w:rsidRDefault="006D54CA" w:rsidP="00E466C5">
      <w:pPr>
        <w:ind w:firstLineChars="200" w:firstLine="420"/>
      </w:pPr>
      <w:r w:rsidRPr="006D54CA">
        <w:rPr>
          <w:rFonts w:hint="eastAsia"/>
        </w:rPr>
        <w:t>对于结构，</w:t>
      </w:r>
      <w:r w:rsidRPr="006D54CA">
        <w:rPr>
          <w:rFonts w:hint="eastAsia"/>
        </w:rPr>
        <w:t>SSIM</w:t>
      </w:r>
      <w:r w:rsidRPr="006D54CA">
        <w:rPr>
          <w:rFonts w:hint="eastAsia"/>
        </w:rPr>
        <w:t>有分量计算公式：</w:t>
      </w:r>
    </w:p>
    <w:p w14:paraId="39C6CEB1" w14:textId="5A29D897" w:rsidR="00361794" w:rsidRPr="00F04A8D" w:rsidRDefault="00361794" w:rsidP="00361794">
      <w:pPr>
        <w:pStyle w:val="a3"/>
        <w:spacing w:after="156"/>
        <w:ind w:firstLine="420"/>
        <w:rPr>
          <w:vanish/>
          <w:specVanish/>
        </w:rPr>
      </w:pPr>
      <w:r>
        <w:tab/>
      </w:r>
      <m:oMath>
        <m:r>
          <w:rPr>
            <w:rFonts w:ascii="Cambria Math" w:hAnsi="Cambria Math"/>
          </w:rPr>
          <m:t>s(X,Y)=</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num>
          <m:den>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den>
        </m:f>
      </m:oMath>
      <w:r>
        <w:tab/>
      </w:r>
    </w:p>
    <w:p w14:paraId="18DC02AB" w14:textId="6C31861E" w:rsidR="006D54CA" w:rsidRDefault="00361794" w:rsidP="00361794">
      <w:pPr>
        <w:ind w:firstLineChars="200" w:firstLine="420"/>
      </w:pPr>
      <w:r>
        <w:fldChar w:fldCharType="begin"/>
      </w:r>
      <w:r>
        <w:instrText xml:space="preserve"> SEQ </w:instrText>
      </w:r>
      <w:r>
        <w:instrText>公式</w:instrText>
      </w:r>
      <w:r>
        <w:instrText xml:space="preserve"> \* ARABIC </w:instrText>
      </w:r>
      <w:r>
        <w:fldChar w:fldCharType="separate"/>
      </w:r>
      <w:bookmarkStart w:id="6" w:name="_Ref175846337"/>
      <w:r w:rsidR="00EA547A">
        <w:rPr>
          <w:noProof/>
        </w:rPr>
        <w:t>18</w:t>
      </w:r>
      <w:bookmarkEnd w:id="6"/>
      <w:r>
        <w:fldChar w:fldCharType="end"/>
      </w:r>
    </w:p>
    <w:p w14:paraId="6CDD7723" w14:textId="0083D96E" w:rsidR="00A02B95" w:rsidRDefault="00A02B95" w:rsidP="00361794">
      <w:pPr>
        <w:ind w:firstLineChars="200" w:firstLine="420"/>
      </w:pPr>
      <w:r>
        <w:rPr>
          <w:rFonts w:hint="eastAsia"/>
        </w:rPr>
        <w:t>上述公式</w:t>
      </w:r>
      <w:r w:rsidR="004E0349">
        <w:fldChar w:fldCharType="begin"/>
      </w:r>
      <w:r w:rsidR="004E0349">
        <w:instrText xml:space="preserve"> </w:instrText>
      </w:r>
      <w:r w:rsidR="004E0349">
        <w:rPr>
          <w:rFonts w:hint="eastAsia"/>
        </w:rPr>
        <w:instrText>REF _Ref175846335 \h</w:instrText>
      </w:r>
      <w:r w:rsidR="004E0349">
        <w:instrText xml:space="preserve"> </w:instrText>
      </w:r>
      <w:r w:rsidR="004E0349">
        <w:fldChar w:fldCharType="separate"/>
      </w:r>
      <w:r w:rsidR="00EA547A">
        <w:rPr>
          <w:noProof/>
        </w:rPr>
        <w:t>16</w:t>
      </w:r>
      <w:r w:rsidR="004E0349">
        <w:fldChar w:fldCharType="end"/>
      </w:r>
      <w:r w:rsidR="004E0349">
        <w:rPr>
          <w:rFonts w:hint="eastAsia"/>
        </w:rPr>
        <w:t>、</w:t>
      </w:r>
      <w:r w:rsidR="004E0349">
        <w:fldChar w:fldCharType="begin"/>
      </w:r>
      <w:r w:rsidR="004E0349">
        <w:instrText xml:space="preserve"> REF _Ref175846336 \h </w:instrText>
      </w:r>
      <w:r w:rsidR="004E0349">
        <w:fldChar w:fldCharType="separate"/>
      </w:r>
      <w:r w:rsidR="00EA547A">
        <w:rPr>
          <w:noProof/>
        </w:rPr>
        <w:t>17</w:t>
      </w:r>
      <w:r w:rsidR="004E0349">
        <w:fldChar w:fldCharType="end"/>
      </w:r>
      <w:r w:rsidR="004E0349">
        <w:rPr>
          <w:rFonts w:hint="eastAsia"/>
        </w:rPr>
        <w:t>、</w:t>
      </w:r>
      <w:r w:rsidR="004E0349">
        <w:fldChar w:fldCharType="begin"/>
      </w:r>
      <w:r w:rsidR="004E0349">
        <w:instrText xml:space="preserve"> REF _Ref175846337 \h </w:instrText>
      </w:r>
      <w:r w:rsidR="004E0349">
        <w:fldChar w:fldCharType="separate"/>
      </w:r>
      <w:r w:rsidR="00EA547A">
        <w:rPr>
          <w:noProof/>
        </w:rPr>
        <w:t>18</w:t>
      </w:r>
      <w:r w:rsidR="004E0349">
        <w:fldChar w:fldCharType="end"/>
      </w:r>
      <w:r w:rsidR="004E0349">
        <w:rPr>
          <w:rFonts w:hint="eastAsia"/>
        </w:rPr>
        <w:t>中，</w:t>
      </w:r>
      <m:oMath>
        <m:r>
          <w:rPr>
            <w:rFonts w:ascii="Cambria Math" w:hAnsi="Cambria Math" w:hint="eastAsia"/>
          </w:rPr>
          <m:t>X</m:t>
        </m:r>
      </m:oMath>
      <w:r w:rsidR="00297BD3" w:rsidRPr="00297BD3">
        <w:rPr>
          <w:rFonts w:hint="eastAsia"/>
        </w:rPr>
        <w:t>与</w:t>
      </w:r>
      <m:oMath>
        <m:r>
          <w:rPr>
            <w:rFonts w:ascii="Cambria Math" w:hAnsi="Cambria Math" w:hint="eastAsia"/>
          </w:rPr>
          <m:t>Y</m:t>
        </m:r>
      </m:oMath>
      <w:r w:rsidR="00297BD3" w:rsidRPr="00297BD3">
        <w:rPr>
          <w:rFonts w:hint="eastAsia"/>
        </w:rPr>
        <w:t>表示需要对比的两个图像，</w:t>
      </w:r>
      <m:oMath>
        <m:sSub>
          <m:sSubPr>
            <m:ctrlPr>
              <w:rPr>
                <w:rFonts w:ascii="Cambria Math" w:hAnsi="Cambria Math"/>
              </w:rPr>
            </m:ctrlPr>
          </m:sSubPr>
          <m:e>
            <m:r>
              <w:rPr>
                <w:rFonts w:ascii="Cambria Math" w:hAnsi="Cambria Math"/>
              </w:rPr>
              <m:t>μ</m:t>
            </m:r>
          </m:e>
          <m:sub>
            <m:r>
              <w:rPr>
                <w:rFonts w:ascii="Cambria Math" w:hAnsi="Cambria Math"/>
              </w:rPr>
              <m:t>X</m:t>
            </m:r>
          </m:sub>
        </m:sSub>
      </m:oMath>
      <w:r w:rsidR="00297BD3" w:rsidRPr="00297BD3">
        <w:rPr>
          <w:rFonts w:hint="eastAsia"/>
        </w:rPr>
        <w:t>、</w:t>
      </w:r>
      <m:oMath>
        <m:sSub>
          <m:sSubPr>
            <m:ctrlPr>
              <w:rPr>
                <w:rFonts w:ascii="Cambria Math" w:hAnsi="Cambria Math"/>
              </w:rPr>
            </m:ctrlPr>
          </m:sSubPr>
          <m:e>
            <m:r>
              <w:rPr>
                <w:rFonts w:ascii="Cambria Math" w:hAnsi="Cambria Math"/>
              </w:rPr>
              <m:t>μ</m:t>
            </m:r>
          </m:e>
          <m:sub>
            <m:r>
              <w:rPr>
                <w:rFonts w:ascii="Cambria Math" w:hAnsi="Cambria Math"/>
              </w:rPr>
              <m:t>Y</m:t>
            </m:r>
          </m:sub>
        </m:sSub>
      </m:oMath>
      <w:r w:rsidR="00297BD3" w:rsidRPr="00297BD3">
        <w:rPr>
          <w:rFonts w:hint="eastAsia"/>
        </w:rPr>
        <w:t>分别表示图像</w:t>
      </w:r>
      <m:oMath>
        <m:r>
          <w:rPr>
            <w:rFonts w:ascii="Cambria Math" w:hAnsi="Cambria Math" w:hint="eastAsia"/>
          </w:rPr>
          <m:t>X</m:t>
        </m:r>
      </m:oMath>
      <w:r w:rsidR="00297BD3" w:rsidRPr="00297BD3">
        <w:rPr>
          <w:rFonts w:hint="eastAsia"/>
        </w:rPr>
        <w:t>与</w:t>
      </w:r>
      <m:oMath>
        <m:r>
          <w:rPr>
            <w:rFonts w:ascii="Cambria Math" w:hAnsi="Cambria Math" w:hint="eastAsia"/>
          </w:rPr>
          <m:t>Y</m:t>
        </m:r>
      </m:oMath>
      <w:r w:rsidR="00297BD3" w:rsidRPr="00297BD3">
        <w:rPr>
          <w:rFonts w:hint="eastAsia"/>
        </w:rPr>
        <w:t>的均值，</w:t>
      </w:r>
      <m:oMath>
        <m:sSub>
          <m:sSubPr>
            <m:ctrlPr>
              <w:rPr>
                <w:rFonts w:ascii="Cambria Math" w:hAnsi="Cambria Math"/>
              </w:rPr>
            </m:ctrlPr>
          </m:sSubPr>
          <m:e>
            <m:r>
              <w:rPr>
                <w:rFonts w:ascii="Cambria Math" w:hAnsi="Cambria Math"/>
              </w:rPr>
              <m:t>σ</m:t>
            </m:r>
          </m:e>
          <m:sub>
            <m:r>
              <w:rPr>
                <w:rFonts w:ascii="Cambria Math" w:hAnsi="Cambria Math"/>
              </w:rPr>
              <m:t>X</m:t>
            </m:r>
          </m:sub>
        </m:sSub>
      </m:oMath>
      <w:r w:rsidR="00297BD3" w:rsidRPr="00297BD3">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Y</m:t>
            </m:r>
          </m:sub>
        </m:sSub>
      </m:oMath>
      <w:r w:rsidR="00297BD3" w:rsidRPr="00297BD3">
        <w:rPr>
          <w:rFonts w:hint="eastAsia"/>
        </w:rPr>
        <w:t>分别表示两个图像的</w:t>
      </w:r>
      <w:r w:rsidR="00462B2D">
        <w:rPr>
          <w:rFonts w:hint="eastAsia"/>
        </w:rPr>
        <w:t>标准</w:t>
      </w:r>
      <w:r w:rsidR="00297BD3" w:rsidRPr="00297BD3">
        <w:rPr>
          <w:rFonts w:hint="eastAsia"/>
        </w:rPr>
        <w:t>差，</w:t>
      </w:r>
      <m:oMath>
        <m:sSub>
          <m:sSubPr>
            <m:ctrlPr>
              <w:rPr>
                <w:rFonts w:ascii="Cambria Math" w:hAnsi="Cambria Math"/>
              </w:rPr>
            </m:ctrlPr>
          </m:sSubPr>
          <m:e>
            <m:r>
              <w:rPr>
                <w:rFonts w:ascii="Cambria Math" w:hAnsi="Cambria Math"/>
              </w:rPr>
              <m:t>σ</m:t>
            </m:r>
          </m:e>
          <m:sub>
            <m:r>
              <w:rPr>
                <w:rFonts w:ascii="Cambria Math" w:hAnsi="Cambria Math"/>
              </w:rPr>
              <m:t>XY</m:t>
            </m:r>
          </m:sub>
        </m:sSub>
      </m:oMath>
      <w:r w:rsidR="00297BD3" w:rsidRPr="00297BD3">
        <w:rPr>
          <w:rFonts w:hint="eastAsia"/>
        </w:rPr>
        <w:t>表述两个图像之间的协方差。</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297BD3" w:rsidRPr="00297BD3">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2</m:t>
            </m:r>
          </m:sub>
        </m:sSub>
      </m:oMath>
      <w:r w:rsidR="00297BD3" w:rsidRPr="00297BD3">
        <w:rPr>
          <w:rFonts w:hint="eastAsia"/>
        </w:rPr>
        <w:t>、是用于防止分母为</w:t>
      </w:r>
      <w:r w:rsidR="00297BD3" w:rsidRPr="00297BD3">
        <w:rPr>
          <w:rFonts w:hint="eastAsia"/>
        </w:rPr>
        <w:t>0</w:t>
      </w:r>
      <w:r w:rsidR="00297BD3" w:rsidRPr="00297BD3">
        <w:rPr>
          <w:rFonts w:hint="eastAsia"/>
        </w:rPr>
        <w:t>的稳定常数。</w:t>
      </w:r>
      <w:r w:rsidR="00F6475F" w:rsidRPr="00F6475F">
        <w:rPr>
          <w:rFonts w:hint="eastAsia"/>
        </w:rPr>
        <w:t>最终的</w:t>
      </w:r>
      <w:r w:rsidR="00F6475F">
        <w:rPr>
          <w:rFonts w:hint="eastAsia"/>
        </w:rPr>
        <w:t>SSIM</w:t>
      </w:r>
      <w:r w:rsidR="00F6475F" w:rsidRPr="00F6475F">
        <w:rPr>
          <w:rFonts w:hint="eastAsia"/>
        </w:rPr>
        <w:t>公式是上述三个分量的乘积，</w:t>
      </w:r>
      <w:r w:rsidR="00BF43EE">
        <w:rPr>
          <w:rFonts w:hint="eastAsia"/>
        </w:rPr>
        <w:t>即</w:t>
      </w:r>
      <w:r w:rsidR="00F6475F" w:rsidRPr="00F6475F">
        <w:rPr>
          <w:rFonts w:hint="eastAsia"/>
        </w:rPr>
        <w:t>：</w:t>
      </w:r>
    </w:p>
    <w:p w14:paraId="3DC54D41" w14:textId="7A76E33C" w:rsidR="00BF43EE" w:rsidRPr="00F04A8D" w:rsidRDefault="00BF43EE" w:rsidP="00BF43EE">
      <w:pPr>
        <w:pStyle w:val="a3"/>
        <w:spacing w:after="156"/>
        <w:ind w:firstLine="420"/>
        <w:rPr>
          <w:vanish/>
          <w:specVanish/>
        </w:rPr>
      </w:pPr>
      <w:r>
        <w:tab/>
      </w:r>
      <m:oMath>
        <m:r>
          <m:rPr>
            <m:nor/>
          </m:rPr>
          <m:t>SSIM</m:t>
        </m:r>
        <m:r>
          <w:rPr>
            <w:rFonts w:ascii="Cambria Math" w:hAnsi="Cambria Math"/>
          </w:rPr>
          <m:t>(x,y)=l(X,Y)⋅c(X,Y)⋅s(X,Y)</m:t>
        </m:r>
      </m:oMath>
      <w:r w:rsidRPr="00BF43EE">
        <w:t xml:space="preserve"> </w:t>
      </w:r>
      <w:r>
        <w:tab/>
      </w:r>
    </w:p>
    <w:p w14:paraId="5BC78D92" w14:textId="189CA614" w:rsidR="00F6475F" w:rsidRPr="00F6475F" w:rsidRDefault="00BF43EE" w:rsidP="00BF43EE">
      <w:pPr>
        <w:ind w:firstLineChars="200" w:firstLine="420"/>
      </w:pPr>
      <w:r>
        <w:fldChar w:fldCharType="begin"/>
      </w:r>
      <w:r>
        <w:instrText xml:space="preserve"> SEQ </w:instrText>
      </w:r>
      <w:r>
        <w:instrText>公式</w:instrText>
      </w:r>
      <w:r>
        <w:instrText xml:space="preserve"> \* ARABIC </w:instrText>
      </w:r>
      <w:r>
        <w:fldChar w:fldCharType="separate"/>
      </w:r>
      <w:r w:rsidR="00EA547A">
        <w:rPr>
          <w:noProof/>
        </w:rPr>
        <w:t>19</w:t>
      </w:r>
      <w:r>
        <w:fldChar w:fldCharType="end"/>
      </w:r>
    </w:p>
    <w:p w14:paraId="6D8AC3F7" w14:textId="59D8C44D" w:rsidR="005572F7" w:rsidRDefault="00A33C3D" w:rsidP="00587E94">
      <w:pPr>
        <w:pStyle w:val="2"/>
        <w:keepNext w:val="0"/>
        <w:keepLines w:val="0"/>
        <w:rPr>
          <w:rFonts w:hint="eastAsia"/>
        </w:rPr>
      </w:pPr>
      <w:r>
        <w:rPr>
          <w:rFonts w:hint="eastAsia"/>
        </w:rPr>
        <w:t>实验</w:t>
      </w:r>
      <w:r w:rsidR="005572F7">
        <w:rPr>
          <w:rFonts w:hint="eastAsia"/>
        </w:rPr>
        <w:t>环境设置</w:t>
      </w:r>
    </w:p>
    <w:p w14:paraId="23A40607" w14:textId="180068C2" w:rsidR="00D84F5F" w:rsidRDefault="001A5667" w:rsidP="00D84F5F">
      <w:pPr>
        <w:ind w:firstLineChars="200" w:firstLine="420"/>
      </w:pPr>
      <w:r>
        <w:rPr>
          <w:rFonts w:hint="eastAsia"/>
        </w:rPr>
        <w:lastRenderedPageBreak/>
        <w:t>对于</w:t>
      </w:r>
      <w:r>
        <w:rPr>
          <w:rFonts w:hint="eastAsia"/>
        </w:rPr>
        <w:t>RSSCN7</w:t>
      </w:r>
      <w:r>
        <w:rPr>
          <w:rFonts w:hint="eastAsia"/>
        </w:rPr>
        <w:t>数据集，</w:t>
      </w:r>
      <w:r w:rsidR="00605FD1">
        <w:rPr>
          <w:rFonts w:hint="eastAsia"/>
        </w:rPr>
        <w:t>本文</w:t>
      </w:r>
      <w:r w:rsidR="001F2851">
        <w:rPr>
          <w:rFonts w:hint="eastAsia"/>
        </w:rPr>
        <w:t>在</w:t>
      </w:r>
      <w:r w:rsidR="00605FD1">
        <w:rPr>
          <w:rFonts w:hint="eastAsia"/>
        </w:rPr>
        <w:t>一共</w:t>
      </w:r>
      <w:r w:rsidR="00605FD1">
        <w:rPr>
          <w:rFonts w:hint="eastAsia"/>
        </w:rPr>
        <w:t>7</w:t>
      </w:r>
      <w:r w:rsidR="00605FD1">
        <w:rPr>
          <w:rFonts w:hint="eastAsia"/>
        </w:rPr>
        <w:t>个类别、每个类别</w:t>
      </w:r>
      <w:r w:rsidR="00605FD1">
        <w:rPr>
          <w:rFonts w:hint="eastAsia"/>
        </w:rPr>
        <w:t>400</w:t>
      </w:r>
      <w:r w:rsidR="00605FD1">
        <w:rPr>
          <w:rFonts w:hint="eastAsia"/>
        </w:rPr>
        <w:t>张图像中</w:t>
      </w:r>
      <w:r w:rsidR="001F2851">
        <w:rPr>
          <w:rFonts w:hint="eastAsia"/>
        </w:rPr>
        <w:t>随机挑选每个类别各</w:t>
      </w:r>
      <w:r w:rsidR="001F2851">
        <w:rPr>
          <w:rFonts w:hint="eastAsia"/>
        </w:rPr>
        <w:t>200</w:t>
      </w:r>
      <w:r w:rsidR="001F2851">
        <w:rPr>
          <w:rFonts w:hint="eastAsia"/>
        </w:rPr>
        <w:t>张、共</w:t>
      </w:r>
      <w:r w:rsidR="00A00A31">
        <w:rPr>
          <w:rFonts w:hint="eastAsia"/>
        </w:rPr>
        <w:t>1400</w:t>
      </w:r>
      <w:r w:rsidR="00A00A31">
        <w:rPr>
          <w:rFonts w:hint="eastAsia"/>
        </w:rPr>
        <w:t>张</w:t>
      </w:r>
      <w:r w:rsidR="008D5714">
        <w:rPr>
          <w:rFonts w:hint="eastAsia"/>
        </w:rPr>
        <w:t>图像作为云雾生成基础数据，运用</w:t>
      </w:r>
      <w:r w:rsidR="008D5714">
        <w:fldChar w:fldCharType="begin"/>
      </w:r>
      <w:r w:rsidR="008D5714">
        <w:instrText xml:space="preserve"> </w:instrText>
      </w:r>
      <w:r w:rsidR="008D5714">
        <w:rPr>
          <w:rFonts w:hint="eastAsia"/>
        </w:rPr>
        <w:instrText>REF _Ref175843329 \r \h</w:instrText>
      </w:r>
      <w:r w:rsidR="008D5714">
        <w:instrText xml:space="preserve"> </w:instrText>
      </w:r>
      <w:r w:rsidR="008D5714">
        <w:fldChar w:fldCharType="separate"/>
      </w:r>
      <w:r w:rsidR="00EA547A">
        <w:t>3.1</w:t>
      </w:r>
      <w:r w:rsidR="008D5714">
        <w:fldChar w:fldCharType="end"/>
      </w:r>
      <w:r w:rsidR="008D5714">
        <w:rPr>
          <w:rFonts w:hint="eastAsia"/>
        </w:rPr>
        <w:t>中的云雾生成算法进行处理</w:t>
      </w:r>
      <w:r w:rsidR="0079074A">
        <w:rPr>
          <w:rFonts w:hint="eastAsia"/>
        </w:rPr>
        <w:t>，在云层叠加阶段，</w:t>
      </w:r>
      <w:r w:rsidR="00D404D4">
        <w:rPr>
          <w:rFonts w:hint="eastAsia"/>
        </w:rPr>
        <w:t>取</w:t>
      </w:r>
      <w:r w:rsidR="00137F95">
        <w:rPr>
          <w:rFonts w:hint="eastAsia"/>
        </w:rPr>
        <w:t>参数</w:t>
      </w:r>
      <m:oMath>
        <m:r>
          <w:rPr>
            <w:rFonts w:ascii="Cambria Math" w:hAnsi="Cambria Math" w:hint="eastAsia"/>
          </w:rPr>
          <m:t>k</m:t>
        </m:r>
      </m:oMath>
      <w:r w:rsidR="00137F95">
        <w:rPr>
          <w:rFonts w:hint="eastAsia"/>
        </w:rPr>
        <w:t>值为</w:t>
      </w:r>
      <w:r w:rsidR="00137F95">
        <w:rPr>
          <w:rFonts w:hint="eastAsia"/>
        </w:rPr>
        <w:t>2</w:t>
      </w:r>
      <w:r w:rsidR="00D404D4">
        <w:rPr>
          <w:rFonts w:hint="eastAsia"/>
        </w:rPr>
        <w:t>、</w:t>
      </w:r>
      <w:r w:rsidR="0079074A">
        <w:rPr>
          <w:rFonts w:hint="eastAsia"/>
        </w:rPr>
        <w:t>参数</w:t>
      </w:r>
      <m:oMath>
        <m:r>
          <w:rPr>
            <w:rFonts w:ascii="Cambria Math" w:hAnsi="Cambria Math" w:hint="eastAsia"/>
          </w:rPr>
          <m:t>c</m:t>
        </m:r>
      </m:oMath>
      <w:r w:rsidR="0079074A">
        <w:rPr>
          <w:rFonts w:hint="eastAsia"/>
        </w:rPr>
        <w:t>的值为</w:t>
      </w:r>
      <w:r w:rsidR="0079074A">
        <w:rPr>
          <w:rFonts w:hint="eastAsia"/>
        </w:rPr>
        <w:t>3</w:t>
      </w:r>
      <w:r w:rsidR="0079074A">
        <w:rPr>
          <w:rFonts w:hint="eastAsia"/>
        </w:rPr>
        <w:t>，</w:t>
      </w:r>
      <w:r w:rsidR="00D404D4">
        <w:rPr>
          <w:rFonts w:hint="eastAsia"/>
        </w:rPr>
        <w:t>以</w:t>
      </w:r>
      <w:r w:rsidR="0079074A">
        <w:rPr>
          <w:rFonts w:hint="eastAsia"/>
        </w:rPr>
        <w:t>生成较厚的</w:t>
      </w:r>
      <w:r w:rsidR="00485BC1">
        <w:rPr>
          <w:rFonts w:hint="eastAsia"/>
        </w:rPr>
        <w:t>云雾图像</w:t>
      </w:r>
      <w:r w:rsidR="008D5714">
        <w:rPr>
          <w:rFonts w:hint="eastAsia"/>
        </w:rPr>
        <w:t>，获得</w:t>
      </w:r>
      <w:r w:rsidR="008D5714">
        <w:rPr>
          <w:rFonts w:hint="eastAsia"/>
        </w:rPr>
        <w:t>1400</w:t>
      </w:r>
      <w:r w:rsidR="008D5714">
        <w:rPr>
          <w:rFonts w:hint="eastAsia"/>
        </w:rPr>
        <w:t>张来自</w:t>
      </w:r>
      <w:r w:rsidR="008D5714">
        <w:rPr>
          <w:rFonts w:hint="eastAsia"/>
        </w:rPr>
        <w:t>7</w:t>
      </w:r>
      <w:r w:rsidR="008D5714">
        <w:rPr>
          <w:rFonts w:hint="eastAsia"/>
        </w:rPr>
        <w:t>个类别的</w:t>
      </w:r>
      <w:r w:rsidR="00105F44">
        <w:rPr>
          <w:rFonts w:hint="eastAsia"/>
        </w:rPr>
        <w:t>厚云雾</w:t>
      </w:r>
      <w:r w:rsidR="003D6B1A">
        <w:rPr>
          <w:rFonts w:hint="eastAsia"/>
        </w:rPr>
        <w:t>光学遥感图像</w:t>
      </w:r>
      <w:r w:rsidR="004E76DD">
        <w:rPr>
          <w:rFonts w:hint="eastAsia"/>
        </w:rPr>
        <w:t>作为训练集</w:t>
      </w:r>
      <w:r w:rsidR="002412AD">
        <w:rPr>
          <w:rFonts w:hint="eastAsia"/>
        </w:rPr>
        <w:t>。</w:t>
      </w:r>
      <w:r w:rsidR="00FA0D96">
        <w:rPr>
          <w:rFonts w:hint="eastAsia"/>
        </w:rPr>
        <w:t>对于剩下的</w:t>
      </w:r>
      <w:r w:rsidR="00FA0D96">
        <w:rPr>
          <w:rFonts w:hint="eastAsia"/>
        </w:rPr>
        <w:t>1400</w:t>
      </w:r>
      <w:r w:rsidR="00FA0D96">
        <w:rPr>
          <w:rFonts w:hint="eastAsia"/>
        </w:rPr>
        <w:t>张来自</w:t>
      </w:r>
      <w:r w:rsidR="00FA0D96">
        <w:rPr>
          <w:rFonts w:hint="eastAsia"/>
        </w:rPr>
        <w:t>7</w:t>
      </w:r>
      <w:r w:rsidR="00FA0D96">
        <w:rPr>
          <w:rFonts w:hint="eastAsia"/>
        </w:rPr>
        <w:t>个类别的图像进行相同云雾添加处理，</w:t>
      </w:r>
      <w:r w:rsidR="004316F8">
        <w:rPr>
          <w:rFonts w:hint="eastAsia"/>
        </w:rPr>
        <w:t>作为验证集以验证</w:t>
      </w:r>
      <w:r w:rsidR="004316F8">
        <w:rPr>
          <w:rFonts w:hint="eastAsia"/>
        </w:rPr>
        <w:t>CUT</w:t>
      </w:r>
      <w:r w:rsidR="004316F8">
        <w:rPr>
          <w:rFonts w:hint="eastAsia"/>
        </w:rPr>
        <w:t>云雾去除网络的性能。</w:t>
      </w:r>
    </w:p>
    <w:p w14:paraId="39E2E9FC" w14:textId="735B1CEA" w:rsidR="00924823" w:rsidRPr="00D84F5F" w:rsidRDefault="00A04663" w:rsidP="00D84F5F">
      <w:pPr>
        <w:ind w:firstLineChars="200" w:firstLine="420"/>
      </w:pPr>
      <w:r>
        <w:rPr>
          <w:rFonts w:hint="eastAsia"/>
        </w:rPr>
        <w:t>本文</w:t>
      </w:r>
      <w:r w:rsidRPr="00924823">
        <w:rPr>
          <w:rFonts w:hint="eastAsia"/>
        </w:rPr>
        <w:t>采用</w:t>
      </w:r>
      <w:r w:rsidRPr="00924823">
        <w:rPr>
          <w:rFonts w:hint="eastAsia"/>
        </w:rPr>
        <w:t>Python 3.6</w:t>
      </w:r>
      <w:r w:rsidRPr="00924823">
        <w:rPr>
          <w:rFonts w:hint="eastAsia"/>
        </w:rPr>
        <w:t>和</w:t>
      </w:r>
      <w:proofErr w:type="spellStart"/>
      <w:r w:rsidRPr="00924823">
        <w:rPr>
          <w:rFonts w:hint="eastAsia"/>
        </w:rPr>
        <w:t>PyTorch</w:t>
      </w:r>
      <w:proofErr w:type="spellEnd"/>
      <w:r w:rsidRPr="00924823">
        <w:rPr>
          <w:rFonts w:hint="eastAsia"/>
        </w:rPr>
        <w:t xml:space="preserve"> 1.4.0</w:t>
      </w:r>
      <w:r w:rsidRPr="00924823">
        <w:rPr>
          <w:rFonts w:hint="eastAsia"/>
        </w:rPr>
        <w:t>作为基础环境</w:t>
      </w:r>
      <w:r w:rsidR="00924823">
        <w:rPr>
          <w:rFonts w:hint="eastAsia"/>
        </w:rPr>
        <w:t>，并</w:t>
      </w:r>
      <w:proofErr w:type="gramStart"/>
      <w:r w:rsidR="00924823">
        <w:rPr>
          <w:rFonts w:hint="eastAsia"/>
        </w:rPr>
        <w:t>使用使用</w:t>
      </w:r>
      <w:proofErr w:type="gramEnd"/>
      <w:r w:rsidR="00924823">
        <w:rPr>
          <w:rFonts w:hint="eastAsia"/>
        </w:rPr>
        <w:t>一张</w:t>
      </w:r>
      <w:r w:rsidR="00924823">
        <w:rPr>
          <w:rFonts w:hint="eastAsia"/>
        </w:rPr>
        <w:t>RTX2080ti</w:t>
      </w:r>
      <w:r w:rsidR="00924823" w:rsidRPr="00924823">
        <w:rPr>
          <w:rFonts w:hint="eastAsia"/>
        </w:rPr>
        <w:t>进行云雾去除模型的训练与测试，实验使用</w:t>
      </w:r>
      <w:proofErr w:type="spellStart"/>
      <w:r w:rsidR="00924823" w:rsidRPr="00924823">
        <w:rPr>
          <w:rFonts w:hint="eastAsia"/>
        </w:rPr>
        <w:t>ResNet</w:t>
      </w:r>
      <w:proofErr w:type="spellEnd"/>
      <w:r w:rsidR="000E5D23">
        <w:fldChar w:fldCharType="begin"/>
      </w:r>
      <w:r w:rsidR="00C93B2C">
        <w:instrText xml:space="preserve"> ADDIN ZOTERO_ITEM CSL_CITATION {"citationID":"hSRoPsHg","properties":{"formattedCitation":"\\super [16]\\nosupersub{}","plainCitation":"[16]","noteIndex":0},"citationItems":[{"id":105,"uris":["http://zotero.org/users/11229993/items/WMAJ5YRD"],"itemData":{"id":105,"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3",4,10]]},"issued":{"date-parts":[["2016",3,26]]},"citation-key":"johnsonPerceptualLossesRealTime2016"}}],"schema":"https://github.com/citation-style-language/schema/raw/master/csl-citation.json"} </w:instrText>
      </w:r>
      <w:r w:rsidR="000E5D23">
        <w:fldChar w:fldCharType="separate"/>
      </w:r>
      <w:r w:rsidR="000E5D23" w:rsidRPr="000E5D23">
        <w:rPr>
          <w:rFonts w:cs="Times New Roman"/>
          <w:kern w:val="0"/>
          <w:szCs w:val="24"/>
          <w:vertAlign w:val="superscript"/>
        </w:rPr>
        <w:t>[16]</w:t>
      </w:r>
      <w:r w:rsidR="000E5D23">
        <w:fldChar w:fldCharType="end"/>
      </w:r>
      <w:r w:rsidR="00924823" w:rsidRPr="00924823">
        <w:rPr>
          <w:rFonts w:hint="eastAsia"/>
        </w:rPr>
        <w:t>作为</w:t>
      </w:r>
      <w:r w:rsidR="00924823">
        <w:rPr>
          <w:rFonts w:hint="eastAsia"/>
        </w:rPr>
        <w:t>CUT</w:t>
      </w:r>
      <w:r w:rsidR="00924823">
        <w:rPr>
          <w:rFonts w:hint="eastAsia"/>
        </w:rPr>
        <w:t>的</w:t>
      </w:r>
      <w:r w:rsidR="00924823" w:rsidRPr="00924823">
        <w:rPr>
          <w:rFonts w:hint="eastAsia"/>
        </w:rPr>
        <w:t>生成器网络，架构为</w:t>
      </w:r>
      <w:r w:rsidR="00924823" w:rsidRPr="00924823">
        <w:rPr>
          <w:rFonts w:hint="eastAsia"/>
        </w:rPr>
        <w:t>9</w:t>
      </w:r>
      <w:r w:rsidR="00924823" w:rsidRPr="00924823">
        <w:rPr>
          <w:rFonts w:hint="eastAsia"/>
        </w:rPr>
        <w:t>个残差块的</w:t>
      </w:r>
      <w:proofErr w:type="spellStart"/>
      <w:r w:rsidR="00924823" w:rsidRPr="00924823">
        <w:rPr>
          <w:rFonts w:hint="eastAsia"/>
        </w:rPr>
        <w:t>ResNet</w:t>
      </w:r>
      <w:proofErr w:type="spellEnd"/>
      <w:r w:rsidR="00924823" w:rsidRPr="00924823">
        <w:rPr>
          <w:rFonts w:hint="eastAsia"/>
        </w:rPr>
        <w:t>，</w:t>
      </w:r>
      <w:proofErr w:type="gramStart"/>
      <w:r w:rsidR="00924823" w:rsidRPr="00924823">
        <w:rPr>
          <w:rFonts w:hint="eastAsia"/>
        </w:rPr>
        <w:t>判别器网络</w:t>
      </w:r>
      <w:proofErr w:type="gramEnd"/>
      <w:r w:rsidR="00924823" w:rsidRPr="00924823">
        <w:rPr>
          <w:rFonts w:hint="eastAsia"/>
        </w:rPr>
        <w:t>则采用基本的</w:t>
      </w:r>
      <w:proofErr w:type="spellStart"/>
      <w:r w:rsidR="00924823" w:rsidRPr="00924823">
        <w:rPr>
          <w:rFonts w:hint="eastAsia"/>
        </w:rPr>
        <w:t>PatchGAN</w:t>
      </w:r>
      <w:proofErr w:type="spellEnd"/>
      <w:r w:rsidR="00924823" w:rsidRPr="00924823">
        <w:rPr>
          <w:rFonts w:hint="eastAsia"/>
        </w:rPr>
        <w:t>架构，包含</w:t>
      </w:r>
      <w:r w:rsidR="00924823" w:rsidRPr="00924823">
        <w:rPr>
          <w:rFonts w:hint="eastAsia"/>
        </w:rPr>
        <w:t>3</w:t>
      </w:r>
      <w:r w:rsidR="00924823" w:rsidRPr="00924823">
        <w:rPr>
          <w:rFonts w:hint="eastAsia"/>
        </w:rPr>
        <w:t>层卷积层，特征网络使用多层感知器采样，特征通道</w:t>
      </w:r>
      <w:proofErr w:type="gramStart"/>
      <w:r w:rsidR="00924823" w:rsidRPr="00924823">
        <w:rPr>
          <w:rFonts w:hint="eastAsia"/>
        </w:rPr>
        <w:t>数设置</w:t>
      </w:r>
      <w:proofErr w:type="gramEnd"/>
      <w:r w:rsidR="00924823" w:rsidRPr="00924823">
        <w:rPr>
          <w:rFonts w:hint="eastAsia"/>
        </w:rPr>
        <w:t>为</w:t>
      </w:r>
      <w:r w:rsidR="00924823" w:rsidRPr="00924823">
        <w:rPr>
          <w:rFonts w:hint="eastAsia"/>
        </w:rPr>
        <w:t>256</w:t>
      </w:r>
      <w:r w:rsidR="00924823" w:rsidRPr="00924823">
        <w:rPr>
          <w:rFonts w:hint="eastAsia"/>
        </w:rPr>
        <w:t>。训练配置方面，批量大小设置为</w:t>
      </w:r>
      <w:r w:rsidR="00924823" w:rsidRPr="00924823">
        <w:rPr>
          <w:rFonts w:hint="eastAsia"/>
        </w:rPr>
        <w:t>1</w:t>
      </w:r>
      <w:r w:rsidR="00924823" w:rsidRPr="00924823">
        <w:rPr>
          <w:rFonts w:hint="eastAsia"/>
        </w:rPr>
        <w:t>，初始学习率为</w:t>
      </w:r>
      <w:r w:rsidR="00924823" w:rsidRPr="00924823">
        <w:rPr>
          <w:rFonts w:hint="eastAsia"/>
        </w:rPr>
        <w:t>0.0002</w:t>
      </w:r>
      <w:r w:rsidR="00924823" w:rsidRPr="00924823">
        <w:rPr>
          <w:rFonts w:hint="eastAsia"/>
        </w:rPr>
        <w:t>，并采用线性衰减策略，在前</w:t>
      </w:r>
      <w:r w:rsidR="00924823" w:rsidRPr="00924823">
        <w:rPr>
          <w:rFonts w:hint="eastAsia"/>
        </w:rPr>
        <w:t>200</w:t>
      </w:r>
      <w:r w:rsidR="00924823" w:rsidRPr="00924823">
        <w:rPr>
          <w:rFonts w:hint="eastAsia"/>
        </w:rPr>
        <w:t>个</w:t>
      </w:r>
      <w:r w:rsidR="00924823" w:rsidRPr="00924823">
        <w:rPr>
          <w:rFonts w:hint="eastAsia"/>
        </w:rPr>
        <w:t>epoch</w:t>
      </w:r>
      <w:r w:rsidR="00924823" w:rsidRPr="00924823">
        <w:rPr>
          <w:rFonts w:hint="eastAsia"/>
        </w:rPr>
        <w:t>保持初始学习率不变，接下来的</w:t>
      </w:r>
      <w:r w:rsidR="00924823" w:rsidRPr="00924823">
        <w:rPr>
          <w:rFonts w:hint="eastAsia"/>
        </w:rPr>
        <w:t>200</w:t>
      </w:r>
      <w:r w:rsidR="00924823" w:rsidRPr="00924823">
        <w:rPr>
          <w:rFonts w:hint="eastAsia"/>
        </w:rPr>
        <w:t>个</w:t>
      </w:r>
      <w:r w:rsidR="00924823" w:rsidRPr="00924823">
        <w:rPr>
          <w:rFonts w:hint="eastAsia"/>
        </w:rPr>
        <w:t>epoch</w:t>
      </w:r>
      <w:r w:rsidR="00924823" w:rsidRPr="00924823">
        <w:rPr>
          <w:rFonts w:hint="eastAsia"/>
        </w:rPr>
        <w:t>逐渐减少学习率。</w:t>
      </w:r>
      <w:r w:rsidR="0058761A" w:rsidRPr="00924823">
        <w:rPr>
          <w:rFonts w:hint="eastAsia"/>
        </w:rPr>
        <w:t>选择</w:t>
      </w:r>
      <w:r w:rsidR="0058761A" w:rsidRPr="00924823">
        <w:rPr>
          <w:rFonts w:hint="eastAsia"/>
        </w:rPr>
        <w:t>Adam</w:t>
      </w:r>
      <w:r w:rsidR="0058761A">
        <w:rPr>
          <w:rFonts w:hint="eastAsia"/>
        </w:rPr>
        <w:t>作为</w:t>
      </w:r>
      <w:r w:rsidR="000E5D23">
        <w:rPr>
          <w:rFonts w:hint="eastAsia"/>
        </w:rPr>
        <w:t>学习率</w:t>
      </w:r>
      <w:r w:rsidR="00924823" w:rsidRPr="00924823">
        <w:rPr>
          <w:rFonts w:hint="eastAsia"/>
        </w:rPr>
        <w:t>优化器，参数设置为</w:t>
      </w:r>
      <w:r w:rsidR="00924823" w:rsidRPr="00924823">
        <w:rPr>
          <w:rFonts w:hint="eastAsia"/>
        </w:rPr>
        <w:t>beta1=0.5</w:t>
      </w:r>
      <w:r w:rsidR="00924823" w:rsidRPr="00924823">
        <w:rPr>
          <w:rFonts w:hint="eastAsia"/>
        </w:rPr>
        <w:t>和</w:t>
      </w:r>
      <w:r w:rsidR="00924823" w:rsidRPr="00924823">
        <w:rPr>
          <w:rFonts w:hint="eastAsia"/>
        </w:rPr>
        <w:t>beta2=0.999</w:t>
      </w:r>
      <w:r w:rsidR="00924823" w:rsidRPr="00924823">
        <w:rPr>
          <w:rFonts w:hint="eastAsia"/>
        </w:rPr>
        <w:t>。输入图像在训练前调整为</w:t>
      </w:r>
      <w:r w:rsidR="00924823" w:rsidRPr="00924823">
        <w:rPr>
          <w:rFonts w:hint="eastAsia"/>
        </w:rPr>
        <w:t>286</w:t>
      </w:r>
      <w:r w:rsidR="00924823" w:rsidRPr="00924823">
        <w:rPr>
          <w:rFonts w:hint="eastAsia"/>
        </w:rPr>
        <w:t>×</w:t>
      </w:r>
      <w:r w:rsidR="00924823" w:rsidRPr="00924823">
        <w:rPr>
          <w:rFonts w:hint="eastAsia"/>
        </w:rPr>
        <w:t>286</w:t>
      </w:r>
      <w:r w:rsidR="00924823" w:rsidRPr="00924823">
        <w:rPr>
          <w:rFonts w:hint="eastAsia"/>
        </w:rPr>
        <w:t>像素，并裁剪为</w:t>
      </w:r>
      <w:r w:rsidR="00924823" w:rsidRPr="00924823">
        <w:rPr>
          <w:rFonts w:hint="eastAsia"/>
        </w:rPr>
        <w:t>256</w:t>
      </w:r>
      <w:r w:rsidR="00924823" w:rsidRPr="00924823">
        <w:rPr>
          <w:rFonts w:hint="eastAsia"/>
        </w:rPr>
        <w:t>×</w:t>
      </w:r>
      <w:r w:rsidR="00924823" w:rsidRPr="00924823">
        <w:rPr>
          <w:rFonts w:hint="eastAsia"/>
        </w:rPr>
        <w:t>256</w:t>
      </w:r>
      <w:r w:rsidR="00924823" w:rsidRPr="00924823">
        <w:rPr>
          <w:rFonts w:hint="eastAsia"/>
        </w:rPr>
        <w:t>像素，正则</w:t>
      </w:r>
      <w:proofErr w:type="gramStart"/>
      <w:r w:rsidR="00924823" w:rsidRPr="00924823">
        <w:rPr>
          <w:rFonts w:hint="eastAsia"/>
        </w:rPr>
        <w:t>化采用</w:t>
      </w:r>
      <w:proofErr w:type="gramEnd"/>
      <w:r w:rsidR="00924823" w:rsidRPr="00924823">
        <w:rPr>
          <w:rFonts w:hint="eastAsia"/>
        </w:rPr>
        <w:t>Xavier</w:t>
      </w:r>
      <w:r w:rsidR="00924823" w:rsidRPr="00924823">
        <w:rPr>
          <w:rFonts w:hint="eastAsia"/>
        </w:rPr>
        <w:t>初始化方法，增益设置为</w:t>
      </w:r>
      <w:r w:rsidR="00924823" w:rsidRPr="00924823">
        <w:rPr>
          <w:rFonts w:hint="eastAsia"/>
        </w:rPr>
        <w:t>0.02</w:t>
      </w:r>
      <w:r w:rsidR="00924823" w:rsidRPr="00924823">
        <w:rPr>
          <w:rFonts w:hint="eastAsia"/>
        </w:rPr>
        <w:t>。本实验使用单个</w:t>
      </w:r>
      <w:r w:rsidR="00BD55C8">
        <w:rPr>
          <w:rFonts w:hint="eastAsia"/>
        </w:rPr>
        <w:t>2080ti</w:t>
      </w:r>
      <w:r w:rsidR="00924823" w:rsidRPr="00924823">
        <w:rPr>
          <w:rFonts w:hint="eastAsia"/>
        </w:rPr>
        <w:t>GPU</w:t>
      </w:r>
      <w:r w:rsidR="00924823" w:rsidRPr="00924823">
        <w:rPr>
          <w:rFonts w:hint="eastAsia"/>
        </w:rPr>
        <w:t>进行计算加速，数据加载时使用</w:t>
      </w:r>
      <w:r w:rsidR="00924823" w:rsidRPr="00924823">
        <w:rPr>
          <w:rFonts w:hint="eastAsia"/>
        </w:rPr>
        <w:t>4</w:t>
      </w:r>
      <w:r w:rsidR="00924823" w:rsidRPr="00924823">
        <w:rPr>
          <w:rFonts w:hint="eastAsia"/>
        </w:rPr>
        <w:t>个线程。为了监控训练过程，日志每</w:t>
      </w:r>
      <w:r w:rsidR="00924823" w:rsidRPr="00924823">
        <w:rPr>
          <w:rFonts w:hint="eastAsia"/>
        </w:rPr>
        <w:t>100</w:t>
      </w:r>
      <w:r w:rsidR="00924823" w:rsidRPr="00924823">
        <w:rPr>
          <w:rFonts w:hint="eastAsia"/>
        </w:rPr>
        <w:t>次迭代输出一次；模型保存频率为每</w:t>
      </w:r>
      <w:r w:rsidR="00924823" w:rsidRPr="00924823">
        <w:rPr>
          <w:rFonts w:hint="eastAsia"/>
        </w:rPr>
        <w:t>5</w:t>
      </w:r>
      <w:r w:rsidR="00924823" w:rsidRPr="00924823">
        <w:rPr>
          <w:rFonts w:hint="eastAsia"/>
        </w:rPr>
        <w:t>个</w:t>
      </w:r>
      <w:r w:rsidR="00924823" w:rsidRPr="00924823">
        <w:rPr>
          <w:rFonts w:hint="eastAsia"/>
        </w:rPr>
        <w:t>epoch</w:t>
      </w:r>
      <w:r w:rsidR="00924823" w:rsidRPr="00924823">
        <w:rPr>
          <w:rFonts w:hint="eastAsia"/>
        </w:rPr>
        <w:t>保存一次，每</w:t>
      </w:r>
      <w:r w:rsidR="00924823" w:rsidRPr="00924823">
        <w:rPr>
          <w:rFonts w:hint="eastAsia"/>
        </w:rPr>
        <w:t>5000</w:t>
      </w:r>
      <w:r w:rsidR="00924823" w:rsidRPr="00924823">
        <w:rPr>
          <w:rFonts w:hint="eastAsia"/>
        </w:rPr>
        <w:t>次迭代后保存最新模型</w:t>
      </w:r>
      <w:r w:rsidR="00CB0E91">
        <w:rPr>
          <w:rFonts w:hint="eastAsia"/>
        </w:rPr>
        <w:t>，一共训练</w:t>
      </w:r>
      <w:r w:rsidR="00CB0E91">
        <w:rPr>
          <w:rFonts w:hint="eastAsia"/>
        </w:rPr>
        <w:t>400</w:t>
      </w:r>
      <w:r w:rsidR="00CB0E91">
        <w:rPr>
          <w:rFonts w:hint="eastAsia"/>
        </w:rPr>
        <w:t>个</w:t>
      </w:r>
      <w:r w:rsidR="00CB0E91">
        <w:rPr>
          <w:rFonts w:hint="eastAsia"/>
        </w:rPr>
        <w:t>epoch</w:t>
      </w:r>
      <w:r w:rsidR="00924823" w:rsidRPr="00924823">
        <w:rPr>
          <w:rFonts w:hint="eastAsia"/>
        </w:rPr>
        <w:t>。</w:t>
      </w:r>
    </w:p>
    <w:p w14:paraId="5B185586" w14:textId="7A43A464" w:rsidR="00A00847" w:rsidRDefault="00587E94" w:rsidP="00587E94">
      <w:pPr>
        <w:pStyle w:val="2"/>
        <w:keepNext w:val="0"/>
        <w:keepLines w:val="0"/>
        <w:rPr>
          <w:rFonts w:hint="eastAsia"/>
        </w:rPr>
      </w:pPr>
      <w:r>
        <w:rPr>
          <w:rFonts w:hint="eastAsia"/>
        </w:rPr>
        <w:t>云雾生成</w:t>
      </w:r>
      <w:r w:rsidR="0075627B">
        <w:rPr>
          <w:rFonts w:hint="eastAsia"/>
        </w:rPr>
        <w:t>结果展示</w:t>
      </w:r>
    </w:p>
    <w:p w14:paraId="2A8476B1" w14:textId="6BE0625A" w:rsidR="0044608D" w:rsidRDefault="0044608D" w:rsidP="006F79CD">
      <w:pPr>
        <w:ind w:firstLineChars="200" w:firstLine="420"/>
      </w:pPr>
      <w:r>
        <w:rPr>
          <w:rFonts w:hint="eastAsia"/>
        </w:rPr>
        <w:t>本部</w:t>
      </w:r>
      <w:proofErr w:type="gramStart"/>
      <w:r>
        <w:rPr>
          <w:rFonts w:hint="eastAsia"/>
        </w:rPr>
        <w:t>分展示</w:t>
      </w:r>
      <w:proofErr w:type="gramEnd"/>
      <w:r>
        <w:rPr>
          <w:rFonts w:hint="eastAsia"/>
        </w:rPr>
        <w:t>了基于</w:t>
      </w:r>
      <w:r>
        <w:rPr>
          <w:rFonts w:hint="eastAsia"/>
        </w:rPr>
        <w:t>RSSCN7</w:t>
      </w:r>
      <w:r>
        <w:rPr>
          <w:rFonts w:hint="eastAsia"/>
        </w:rPr>
        <w:t>数据集、使用</w:t>
      </w:r>
      <w:r>
        <w:fldChar w:fldCharType="begin"/>
      </w:r>
      <w:r>
        <w:instrText xml:space="preserve"> </w:instrText>
      </w:r>
      <w:r>
        <w:rPr>
          <w:rFonts w:hint="eastAsia"/>
        </w:rPr>
        <w:instrText>REF _Ref175843329 \r \h</w:instrText>
      </w:r>
      <w:r>
        <w:instrText xml:space="preserve"> </w:instrText>
      </w:r>
      <w:r>
        <w:fldChar w:fldCharType="separate"/>
      </w:r>
      <w:r w:rsidR="00EA547A">
        <w:t>3.1</w:t>
      </w:r>
      <w:r>
        <w:fldChar w:fldCharType="end"/>
      </w:r>
      <w:r>
        <w:rPr>
          <w:rFonts w:hint="eastAsia"/>
        </w:rPr>
        <w:t>节中所描述的云雾生成算法生成的部分云雾图像。为全面评估和展示算法在不同地形下的云雾生成效果，本文选择了</w:t>
      </w:r>
      <w:r>
        <w:rPr>
          <w:rFonts w:hint="eastAsia"/>
        </w:rPr>
        <w:t>RSSCN7</w:t>
      </w:r>
      <w:r>
        <w:rPr>
          <w:rFonts w:hint="eastAsia"/>
        </w:rPr>
        <w:t>数据集中包含的全部</w:t>
      </w:r>
      <w:r>
        <w:rPr>
          <w:rFonts w:hint="eastAsia"/>
        </w:rPr>
        <w:t>7</w:t>
      </w:r>
      <w:r>
        <w:rPr>
          <w:rFonts w:hint="eastAsia"/>
        </w:rPr>
        <w:t>种地形类型。</w:t>
      </w:r>
      <w:r w:rsidR="006F79CD" w:rsidRPr="006F79CD">
        <w:rPr>
          <w:rFonts w:hint="eastAsia"/>
        </w:rPr>
        <w:t>在固定参数</w:t>
      </w:r>
      <m:oMath>
        <m:r>
          <w:rPr>
            <w:rFonts w:ascii="Cambria Math" w:hAnsi="Cambria Math" w:hint="eastAsia"/>
          </w:rPr>
          <m:t>k=2</m:t>
        </m:r>
      </m:oMath>
      <w:r w:rsidR="006F79CD" w:rsidRPr="006F79CD">
        <w:rPr>
          <w:rFonts w:hint="eastAsia"/>
        </w:rPr>
        <w:t>的前提下，通过调整参数</w:t>
      </w:r>
      <m:oMath>
        <m:r>
          <w:rPr>
            <w:rFonts w:ascii="Cambria Math" w:hAnsi="Cambria Math" w:hint="eastAsia"/>
          </w:rPr>
          <m:t>c</m:t>
        </m:r>
      </m:oMath>
      <w:r w:rsidR="006F79CD" w:rsidRPr="006F79CD">
        <w:rPr>
          <w:rFonts w:hint="eastAsia"/>
        </w:rPr>
        <w:t>的值，生成了不同厚度的云层，分别对应簿云、厚云和极厚云层，其中</w:t>
      </w:r>
      <w:r w:rsidR="006F79CD" w:rsidRPr="006F79CD">
        <w:rPr>
          <w:rFonts w:hint="eastAsia"/>
        </w:rPr>
        <w:t>c</w:t>
      </w:r>
      <w:r w:rsidR="006F79CD" w:rsidRPr="006F79CD">
        <w:rPr>
          <w:rFonts w:hint="eastAsia"/>
        </w:rPr>
        <w:t>的取值范围为</w:t>
      </w:r>
      <m:oMath>
        <m:r>
          <w:rPr>
            <w:rFonts w:ascii="Cambria Math" w:hAnsi="Cambria Math" w:hint="eastAsia"/>
          </w:rPr>
          <m:t>{1,2,3}</m:t>
        </m:r>
      </m:oMath>
      <w:r w:rsidR="006F79CD" w:rsidRPr="006F79CD">
        <w:rPr>
          <w:rFonts w:hint="eastAsia"/>
        </w:rPr>
        <w:t>。为了清晰地展示不同厚度云层对图像的影响，本部分中选取了</w:t>
      </w:r>
      <w:r w:rsidR="006F79CD" w:rsidRPr="006F79CD">
        <w:rPr>
          <w:rFonts w:hint="eastAsia"/>
        </w:rPr>
        <w:t>28</w:t>
      </w:r>
      <w:r w:rsidR="006F79CD" w:rsidRPr="006F79CD">
        <w:rPr>
          <w:rFonts w:hint="eastAsia"/>
        </w:rPr>
        <w:t>张图像进行展示</w:t>
      </w:r>
      <w:r>
        <w:rPr>
          <w:rFonts w:hint="eastAsia"/>
        </w:rPr>
        <w:t>。</w:t>
      </w:r>
    </w:p>
    <w:p w14:paraId="075A2148" w14:textId="26929D64" w:rsidR="0044608D" w:rsidRDefault="0044608D" w:rsidP="006F79CD">
      <w:pPr>
        <w:ind w:firstLineChars="200" w:firstLine="420"/>
      </w:pPr>
      <w:r>
        <w:rPr>
          <w:rFonts w:hint="eastAsia"/>
        </w:rPr>
        <w:t>在</w:t>
      </w:r>
      <w:r w:rsidR="005F4EF9">
        <w:fldChar w:fldCharType="begin"/>
      </w:r>
      <w:r w:rsidR="005F4EF9">
        <w:instrText xml:space="preserve"> </w:instrText>
      </w:r>
      <w:r w:rsidR="005F4EF9">
        <w:rPr>
          <w:rFonts w:hint="eastAsia"/>
        </w:rPr>
        <w:instrText>REF _Ref175909700 \h</w:instrText>
      </w:r>
      <w:r w:rsidR="005F4EF9">
        <w:instrText xml:space="preserve"> </w:instrText>
      </w:r>
      <w:r w:rsidR="005F4EF9">
        <w:fldChar w:fldCharType="separate"/>
      </w:r>
      <w:r w:rsidR="00EA547A" w:rsidRPr="00D819BB">
        <w:rPr>
          <w:rFonts w:ascii="宋体" w:hAnsi="宋体" w:hint="eastAsia"/>
        </w:rPr>
        <w:t>图</w:t>
      </w:r>
      <w:r w:rsidR="00EA547A">
        <w:rPr>
          <w:rFonts w:ascii="宋体" w:hAnsi="宋体" w:hint="eastAsia"/>
          <w:noProof/>
        </w:rPr>
        <w:t>2</w:t>
      </w:r>
      <w:r w:rsidR="005F4EF9">
        <w:fldChar w:fldCharType="end"/>
      </w:r>
      <w:r>
        <w:rPr>
          <w:rFonts w:hint="eastAsia"/>
        </w:rPr>
        <w:t>中，每列代表同一种</w:t>
      </w:r>
      <w:r>
        <w:rPr>
          <w:rFonts w:hint="eastAsia"/>
        </w:rPr>
        <w:t>RSSCN7</w:t>
      </w:r>
      <w:r>
        <w:rPr>
          <w:rFonts w:hint="eastAsia"/>
        </w:rPr>
        <w:t>中的地形类别，分别为绿地（</w:t>
      </w:r>
      <w:r>
        <w:rPr>
          <w:rFonts w:hint="eastAsia"/>
        </w:rPr>
        <w:t>Grass</w:t>
      </w:r>
      <w:r>
        <w:rPr>
          <w:rFonts w:hint="eastAsia"/>
        </w:rPr>
        <w:t>）、田地（</w:t>
      </w:r>
      <w:r>
        <w:rPr>
          <w:rFonts w:hint="eastAsia"/>
        </w:rPr>
        <w:t>Field</w:t>
      </w:r>
      <w:r>
        <w:rPr>
          <w:rFonts w:hint="eastAsia"/>
        </w:rPr>
        <w:t>）、工业用地（</w:t>
      </w:r>
      <w:r>
        <w:rPr>
          <w:rFonts w:hint="eastAsia"/>
        </w:rPr>
        <w:t>Industry</w:t>
      </w:r>
      <w:r>
        <w:rPr>
          <w:rFonts w:hint="eastAsia"/>
        </w:rPr>
        <w:t>）、湖泊（</w:t>
      </w:r>
      <w:r>
        <w:rPr>
          <w:rFonts w:hint="eastAsia"/>
        </w:rPr>
        <w:t>Lake</w:t>
      </w:r>
      <w:r>
        <w:rPr>
          <w:rFonts w:hint="eastAsia"/>
        </w:rPr>
        <w:t>）、森林（</w:t>
      </w:r>
      <w:r>
        <w:rPr>
          <w:rFonts w:hint="eastAsia"/>
        </w:rPr>
        <w:t>Forest</w:t>
      </w:r>
      <w:r>
        <w:rPr>
          <w:rFonts w:hint="eastAsia"/>
        </w:rPr>
        <w:t>）、居民区（</w:t>
      </w:r>
      <w:r>
        <w:rPr>
          <w:rFonts w:hint="eastAsia"/>
        </w:rPr>
        <w:t>Resident</w:t>
      </w:r>
      <w:r>
        <w:rPr>
          <w:rFonts w:hint="eastAsia"/>
        </w:rPr>
        <w:t>）、停车场（</w:t>
      </w:r>
      <w:r>
        <w:rPr>
          <w:rFonts w:hint="eastAsia"/>
        </w:rPr>
        <w:t>Parking</w:t>
      </w:r>
      <w:r>
        <w:rPr>
          <w:rFonts w:hint="eastAsia"/>
        </w:rPr>
        <w:t>）。每一列中的图像从左到右依次展示这些地形类别在云雾生成算法作用下的效果。从上至下，</w:t>
      </w:r>
      <w:r w:rsidR="005031B1" w:rsidRPr="005031B1">
        <w:rPr>
          <w:rFonts w:hint="eastAsia"/>
        </w:rPr>
        <w:t>每行图像分别对应不同的云层厚度：第一行展示了使用</w:t>
      </w:r>
      <m:oMath>
        <m:r>
          <w:rPr>
            <w:rFonts w:ascii="Cambria Math" w:hAnsi="Cambria Math" w:hint="eastAsia"/>
          </w:rPr>
          <m:t>c=1</m:t>
        </m:r>
      </m:oMath>
      <w:r w:rsidR="005031B1" w:rsidRPr="005031B1">
        <w:rPr>
          <w:rFonts w:hint="eastAsia"/>
        </w:rPr>
        <w:t>时生成的薄云图像，第二行展示了使用</w:t>
      </w:r>
      <m:oMath>
        <m:r>
          <w:rPr>
            <w:rFonts w:ascii="Cambria Math" w:hAnsi="Cambria Math" w:hint="eastAsia"/>
          </w:rPr>
          <m:t>c=2</m:t>
        </m:r>
      </m:oMath>
      <w:r w:rsidR="005031B1" w:rsidRPr="005031B1">
        <w:rPr>
          <w:rFonts w:hint="eastAsia"/>
        </w:rPr>
        <w:t>时生成的厚云图像，而第三行则展示了使用</w:t>
      </w:r>
      <m:oMath>
        <m:r>
          <w:rPr>
            <w:rFonts w:ascii="Cambria Math" w:hAnsi="Cambria Math" w:hint="eastAsia"/>
          </w:rPr>
          <m:t>c=3</m:t>
        </m:r>
      </m:oMath>
      <w:r w:rsidR="005031B1" w:rsidRPr="005031B1">
        <w:rPr>
          <w:rFonts w:hint="eastAsia"/>
        </w:rPr>
        <w:t>时生成的极厚云图像</w:t>
      </w:r>
      <w:r>
        <w:rPr>
          <w:rFonts w:hint="eastAsia"/>
        </w:rPr>
        <w:t>。</w:t>
      </w:r>
      <w:r w:rsidR="00E80835">
        <w:rPr>
          <w:rFonts w:hint="eastAsia"/>
        </w:rPr>
        <w:t>由于每次生成的云雾是随机的，所以以不同的参数</w:t>
      </w:r>
      <m:oMath>
        <m:r>
          <w:rPr>
            <w:rFonts w:ascii="Cambria Math" w:hAnsi="Cambria Math" w:hint="eastAsia"/>
          </w:rPr>
          <m:t>c</m:t>
        </m:r>
      </m:oMath>
      <w:r w:rsidR="00E80835">
        <w:rPr>
          <w:rFonts w:hint="eastAsia"/>
        </w:rPr>
        <w:t>生成的云雾形状存在一定差别。</w:t>
      </w:r>
    </w:p>
    <w:p w14:paraId="47A86CE6" w14:textId="5D708D25" w:rsidR="007D0F9F" w:rsidRDefault="005F4EF9" w:rsidP="007D0F9F">
      <w:pPr>
        <w:ind w:firstLineChars="200" w:firstLine="420"/>
      </w:pPr>
      <w:r>
        <w:fldChar w:fldCharType="begin"/>
      </w:r>
      <w:r>
        <w:instrText xml:space="preserve"> </w:instrText>
      </w:r>
      <w:r>
        <w:rPr>
          <w:rFonts w:hint="eastAsia"/>
        </w:rPr>
        <w:instrText>REF _Ref175909700 \h</w:instrText>
      </w:r>
      <w:r>
        <w:instrText xml:space="preserve"> </w:instrText>
      </w:r>
      <w:r>
        <w:fldChar w:fldCharType="separate"/>
      </w:r>
      <w:r w:rsidR="00EA547A" w:rsidRPr="00D819BB">
        <w:rPr>
          <w:rFonts w:ascii="宋体" w:hAnsi="宋体" w:hint="eastAsia"/>
        </w:rPr>
        <w:t>图</w:t>
      </w:r>
      <w:r w:rsidR="00EA547A">
        <w:rPr>
          <w:rFonts w:ascii="宋体" w:hAnsi="宋体" w:hint="eastAsia"/>
          <w:noProof/>
        </w:rPr>
        <w:t>2</w:t>
      </w:r>
      <w:r>
        <w:fldChar w:fldCharType="end"/>
      </w:r>
      <w:r w:rsidR="0044608D">
        <w:rPr>
          <w:rFonts w:hint="eastAsia"/>
        </w:rPr>
        <w:t>直观地呈现了在不同云层厚度条件下，云雾生成算法对不同地形类型图像的处理效果。这一展示不仅体现了算法的灵活性，也为后续云雾去除算法的验证提供了多样化的数据基础。</w:t>
      </w:r>
    </w:p>
    <w:p w14:paraId="018B6F4E" w14:textId="56F6730C" w:rsidR="0014103E" w:rsidRDefault="00E80835" w:rsidP="008D12D2">
      <w:pPr>
        <w:pStyle w:val="af2"/>
        <w:rPr>
          <w:rFonts w:hint="eastAsia"/>
        </w:rPr>
      </w:pPr>
      <w:r>
        <w:rPr>
          <w:noProof/>
        </w:rPr>
        <w:lastRenderedPageBreak/>
        <w:drawing>
          <wp:inline distT="0" distB="0" distL="0" distR="0" wp14:anchorId="2EA4AF94" wp14:editId="69D138EF">
            <wp:extent cx="5274310" cy="2926080"/>
            <wp:effectExtent l="0" t="0" r="2540" b="0"/>
            <wp:docPr id="115160034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00342"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274310" cy="2926080"/>
                    </a:xfrm>
                    <a:prstGeom prst="rect">
                      <a:avLst/>
                    </a:prstGeom>
                  </pic:spPr>
                </pic:pic>
              </a:graphicData>
            </a:graphic>
          </wp:inline>
        </w:drawing>
      </w:r>
    </w:p>
    <w:p w14:paraId="759EAEE4" w14:textId="566ED49E" w:rsidR="009702A2" w:rsidRPr="00D819BB" w:rsidRDefault="009702A2" w:rsidP="00537CB2">
      <w:pPr>
        <w:pStyle w:val="af2"/>
        <w:rPr>
          <w:rFonts w:ascii="宋体" w:hAnsi="宋体" w:hint="eastAsia"/>
        </w:rPr>
      </w:pPr>
      <w:bookmarkStart w:id="7" w:name="_Ref175909700"/>
      <w:r w:rsidRPr="00D819BB">
        <w:rPr>
          <w:rFonts w:ascii="宋体" w:hAnsi="宋体" w:hint="eastAsia"/>
        </w:rPr>
        <w:t>图</w:t>
      </w:r>
      <w:r w:rsidRPr="00D819BB">
        <w:rPr>
          <w:rFonts w:ascii="宋体" w:hAnsi="宋体"/>
        </w:rPr>
        <w:fldChar w:fldCharType="begin"/>
      </w:r>
      <w:r w:rsidRPr="00D819BB">
        <w:rPr>
          <w:rFonts w:ascii="宋体" w:hAnsi="宋体"/>
        </w:rPr>
        <w:instrText xml:space="preserve"> </w:instrText>
      </w:r>
      <w:r w:rsidRPr="00D819BB">
        <w:rPr>
          <w:rFonts w:ascii="宋体" w:hAnsi="宋体" w:hint="eastAsia"/>
        </w:rPr>
        <w:instrText>SEQ 图 \* ARABIC</w:instrText>
      </w:r>
      <w:r w:rsidRPr="00D819BB">
        <w:rPr>
          <w:rFonts w:ascii="宋体" w:hAnsi="宋体"/>
        </w:rPr>
        <w:instrText xml:space="preserve"> </w:instrText>
      </w:r>
      <w:r w:rsidRPr="00D819BB">
        <w:rPr>
          <w:rFonts w:ascii="宋体" w:hAnsi="宋体"/>
        </w:rPr>
        <w:fldChar w:fldCharType="separate"/>
      </w:r>
      <w:r w:rsidR="00EA547A">
        <w:rPr>
          <w:rFonts w:ascii="宋体" w:hAnsi="宋体" w:hint="eastAsia"/>
          <w:noProof/>
        </w:rPr>
        <w:t>2</w:t>
      </w:r>
      <w:r w:rsidRPr="00D819BB">
        <w:rPr>
          <w:rFonts w:ascii="宋体" w:hAnsi="宋体"/>
        </w:rPr>
        <w:fldChar w:fldCharType="end"/>
      </w:r>
      <w:bookmarkEnd w:id="7"/>
      <w:r w:rsidRPr="00D819BB">
        <w:rPr>
          <w:rFonts w:ascii="宋体" w:hAnsi="宋体" w:hint="eastAsia"/>
        </w:rPr>
        <w:t xml:space="preserve"> 云雾生成算法结果展示</w:t>
      </w:r>
    </w:p>
    <w:p w14:paraId="11979E2C" w14:textId="2C569B0A" w:rsidR="00587E94" w:rsidRDefault="00587E94" w:rsidP="00587E94">
      <w:pPr>
        <w:pStyle w:val="2"/>
        <w:keepNext w:val="0"/>
        <w:keepLines w:val="0"/>
        <w:rPr>
          <w:rFonts w:hint="eastAsia"/>
        </w:rPr>
      </w:pPr>
      <w:r>
        <w:rPr>
          <w:rFonts w:hint="eastAsia"/>
        </w:rPr>
        <w:t>云雾去除</w:t>
      </w:r>
      <w:r w:rsidR="0075627B">
        <w:rPr>
          <w:rFonts w:hint="eastAsia"/>
        </w:rPr>
        <w:t>结果展示</w:t>
      </w:r>
    </w:p>
    <w:p w14:paraId="0E1D255B" w14:textId="3B16DB70" w:rsidR="00422498" w:rsidRDefault="0086525E" w:rsidP="00983F51">
      <w:pPr>
        <w:ind w:firstLineChars="200" w:firstLine="420"/>
      </w:pPr>
      <w:r>
        <w:rPr>
          <w:rFonts w:hint="eastAsia"/>
        </w:rPr>
        <w:t>对比实验将在</w:t>
      </w:r>
      <w:r w:rsidR="00AB6959">
        <w:rPr>
          <w:rFonts w:hint="eastAsia"/>
        </w:rPr>
        <w:t>CUT</w:t>
      </w:r>
      <w:r w:rsidR="00AB6959">
        <w:rPr>
          <w:rFonts w:hint="eastAsia"/>
        </w:rPr>
        <w:t>与</w:t>
      </w:r>
      <w:proofErr w:type="spellStart"/>
      <w:r w:rsidR="00C93B2C">
        <w:rPr>
          <w:rFonts w:hint="eastAsia"/>
        </w:rPr>
        <w:t>SpaGAN</w:t>
      </w:r>
      <w:proofErr w:type="spellEnd"/>
      <w:r w:rsidR="00C93B2C">
        <w:fldChar w:fldCharType="begin"/>
      </w:r>
      <w:r w:rsidR="00C93B2C">
        <w:instrText xml:space="preserve"> ADDIN ZOTERO_ITEM CSL_CITATION {"citationID":"GpEnyfpD","properties":{"formattedCitation":"\\super [2]\\nosupersub{}","plainCitation":"[2]","noteIndex":0},"citationItems":[{"id":5730,"uris":["http://zotero.org/users/11229993/items/TQUYAPCC"],"itemData":{"id":5730,"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rsidR="00C93B2C">
        <w:fldChar w:fldCharType="separate"/>
      </w:r>
      <w:r w:rsidR="00C93B2C" w:rsidRPr="00C93B2C">
        <w:rPr>
          <w:rFonts w:cs="Times New Roman"/>
          <w:kern w:val="0"/>
          <w:vertAlign w:val="superscript"/>
        </w:rPr>
        <w:t>[2]</w:t>
      </w:r>
      <w:r w:rsidR="00C93B2C">
        <w:fldChar w:fldCharType="end"/>
      </w:r>
      <w:r w:rsidR="0011055E">
        <w:rPr>
          <w:rFonts w:hint="eastAsia"/>
        </w:rPr>
        <w:t>之间</w:t>
      </w:r>
      <w:r>
        <w:rPr>
          <w:rFonts w:hint="eastAsia"/>
        </w:rPr>
        <w:t>进行</w:t>
      </w:r>
      <w:r w:rsidR="0011055E">
        <w:rPr>
          <w:rFonts w:hint="eastAsia"/>
        </w:rPr>
        <w:t>。</w:t>
      </w:r>
      <w:proofErr w:type="spellStart"/>
      <w:r w:rsidR="00CA0F0E" w:rsidRPr="00CA0F0E">
        <w:t>SpA</w:t>
      </w:r>
      <w:proofErr w:type="spellEnd"/>
      <w:r w:rsidR="00CA0F0E" w:rsidRPr="00CA0F0E">
        <w:t xml:space="preserve"> GAN</w:t>
      </w:r>
      <w:r w:rsidR="00CA0F0E" w:rsidRPr="00CA0F0E">
        <w:t>通过引入空间注意机制，能够模拟人类视觉系统，识别并聚焦云层区域，从局部到全局逐步增强这些区域的信息恢复，最终生成云图像。</w:t>
      </w:r>
    </w:p>
    <w:p w14:paraId="596A6966" w14:textId="24D969D6" w:rsidR="00884D0B" w:rsidRDefault="00884D0B" w:rsidP="00983F51">
      <w:pPr>
        <w:ind w:firstLineChars="200" w:firstLine="420"/>
      </w:pPr>
      <w:r>
        <w:fldChar w:fldCharType="begin"/>
      </w:r>
      <w:r>
        <w:instrText xml:space="preserve"> </w:instrText>
      </w:r>
      <w:r>
        <w:rPr>
          <w:rFonts w:hint="eastAsia"/>
        </w:rPr>
        <w:instrText>REF _Ref175923281 \h</w:instrText>
      </w:r>
      <w:r>
        <w:instrText xml:space="preserve"> </w:instrText>
      </w:r>
      <w:r>
        <w:fldChar w:fldCharType="separate"/>
      </w:r>
      <w:r w:rsidR="00EA547A" w:rsidRPr="00B41FCC">
        <w:rPr>
          <w:rFonts w:ascii="宋体" w:hAnsi="宋体" w:hint="eastAsia"/>
        </w:rPr>
        <w:t>图</w:t>
      </w:r>
      <w:r w:rsidR="00EA547A">
        <w:rPr>
          <w:rFonts w:ascii="宋体" w:hAnsi="宋体" w:hint="eastAsia"/>
          <w:noProof/>
        </w:rPr>
        <w:t>3</w:t>
      </w:r>
      <w:r>
        <w:fldChar w:fldCharType="end"/>
      </w:r>
      <w:r>
        <w:rPr>
          <w:rFonts w:hint="eastAsia"/>
        </w:rPr>
        <w:t>展示了</w:t>
      </w:r>
      <w:r w:rsidR="006C6B7C">
        <w:rPr>
          <w:rFonts w:hint="eastAsia"/>
        </w:rPr>
        <w:t>上述三个模型之间的成果对比。</w:t>
      </w:r>
      <w:r w:rsidR="00FC6800">
        <w:rPr>
          <w:rFonts w:hint="eastAsia"/>
        </w:rPr>
        <w:t>从做到右，</w:t>
      </w:r>
      <w:r w:rsidR="00816372">
        <w:rPr>
          <w:rFonts w:hint="eastAsia"/>
        </w:rPr>
        <w:t>第一列代表</w:t>
      </w:r>
      <w:r w:rsidR="003172C2">
        <w:rPr>
          <w:rFonts w:hint="eastAsia"/>
        </w:rPr>
        <w:t>原始无云图像，第二列表示添加云雾后的图像，第三列表</w:t>
      </w:r>
      <w:proofErr w:type="gramStart"/>
      <w:r w:rsidR="003172C2">
        <w:rPr>
          <w:rFonts w:hint="eastAsia"/>
        </w:rPr>
        <w:t>示使用</w:t>
      </w:r>
      <w:proofErr w:type="gramEnd"/>
      <w:r w:rsidR="003172C2">
        <w:rPr>
          <w:rFonts w:hint="eastAsia"/>
        </w:rPr>
        <w:t>本文</w:t>
      </w:r>
      <w:r w:rsidR="003172C2">
        <w:rPr>
          <w:rFonts w:hint="eastAsia"/>
        </w:rPr>
        <w:t>CUT</w:t>
      </w:r>
      <w:r w:rsidR="003172C2">
        <w:rPr>
          <w:rFonts w:hint="eastAsia"/>
        </w:rPr>
        <w:t>后的去云图像，第四列表</w:t>
      </w:r>
      <w:proofErr w:type="gramStart"/>
      <w:r w:rsidR="003172C2">
        <w:rPr>
          <w:rFonts w:hint="eastAsia"/>
        </w:rPr>
        <w:t>示使用</w:t>
      </w:r>
      <w:proofErr w:type="spellStart"/>
      <w:proofErr w:type="gramEnd"/>
      <w:r w:rsidR="003172C2">
        <w:rPr>
          <w:rFonts w:hint="eastAsia"/>
        </w:rPr>
        <w:t>SpaGAN</w:t>
      </w:r>
      <w:proofErr w:type="spellEnd"/>
      <w:r w:rsidR="003172C2">
        <w:rPr>
          <w:rFonts w:hint="eastAsia"/>
        </w:rPr>
        <w:t>后的去云图像</w:t>
      </w:r>
      <w:r w:rsidR="009F4517">
        <w:rPr>
          <w:rFonts w:hint="eastAsia"/>
        </w:rPr>
        <w:t>。</w:t>
      </w:r>
    </w:p>
    <w:p w14:paraId="6AD7007B" w14:textId="0B575BCC" w:rsidR="006A7025" w:rsidRDefault="00487E51" w:rsidP="00E6475B">
      <w:pPr>
        <w:ind w:firstLineChars="200" w:firstLine="420"/>
      </w:pPr>
      <w:r>
        <w:rPr>
          <w:rFonts w:hint="eastAsia"/>
        </w:rPr>
        <w:t>从</w:t>
      </w:r>
      <w:r>
        <w:fldChar w:fldCharType="begin"/>
      </w:r>
      <w:r>
        <w:instrText xml:space="preserve"> </w:instrText>
      </w:r>
      <w:r>
        <w:rPr>
          <w:rFonts w:hint="eastAsia"/>
        </w:rPr>
        <w:instrText>REF _Ref175923281 \h</w:instrText>
      </w:r>
      <w:r>
        <w:instrText xml:space="preserve"> </w:instrText>
      </w:r>
      <w:r>
        <w:fldChar w:fldCharType="separate"/>
      </w:r>
      <w:r w:rsidR="00EA547A" w:rsidRPr="00B41FCC">
        <w:rPr>
          <w:rFonts w:ascii="宋体" w:hAnsi="宋体" w:hint="eastAsia"/>
        </w:rPr>
        <w:t>图</w:t>
      </w:r>
      <w:r w:rsidR="00EA547A">
        <w:rPr>
          <w:rFonts w:ascii="宋体" w:hAnsi="宋体" w:hint="eastAsia"/>
          <w:noProof/>
        </w:rPr>
        <w:t>3</w:t>
      </w:r>
      <w:r>
        <w:fldChar w:fldCharType="end"/>
      </w:r>
      <w:r>
        <w:rPr>
          <w:rFonts w:hint="eastAsia"/>
        </w:rPr>
        <w:t>中可以看出，虽然</w:t>
      </w:r>
      <w:proofErr w:type="spellStart"/>
      <w:r>
        <w:rPr>
          <w:rFonts w:hint="eastAsia"/>
        </w:rPr>
        <w:t>SpaGAN</w:t>
      </w:r>
      <w:proofErr w:type="spellEnd"/>
      <w:r>
        <w:rPr>
          <w:rFonts w:hint="eastAsia"/>
        </w:rPr>
        <w:t>的局部去</w:t>
      </w:r>
      <w:proofErr w:type="gramStart"/>
      <w:r>
        <w:rPr>
          <w:rFonts w:hint="eastAsia"/>
        </w:rPr>
        <w:t>云效果</w:t>
      </w:r>
      <w:proofErr w:type="gramEnd"/>
      <w:r>
        <w:rPr>
          <w:rFonts w:hint="eastAsia"/>
        </w:rPr>
        <w:t>较好，但</w:t>
      </w:r>
      <w:r w:rsidR="007B165E">
        <w:rPr>
          <w:rFonts w:hint="eastAsia"/>
        </w:rPr>
        <w:t>仍然有部分云层</w:t>
      </w:r>
      <w:r w:rsidR="004E33AB">
        <w:rPr>
          <w:rFonts w:hint="eastAsia"/>
        </w:rPr>
        <w:t>未</w:t>
      </w:r>
      <w:r w:rsidR="00D11E68">
        <w:rPr>
          <w:rFonts w:hint="eastAsia"/>
        </w:rPr>
        <w:t>去除。</w:t>
      </w:r>
      <w:r w:rsidR="00DE76BA">
        <w:rPr>
          <w:rFonts w:hint="eastAsia"/>
        </w:rPr>
        <w:t>且在面对较厚云层时，生成的去</w:t>
      </w:r>
      <w:proofErr w:type="gramStart"/>
      <w:r w:rsidR="00DE76BA">
        <w:rPr>
          <w:rFonts w:hint="eastAsia"/>
        </w:rPr>
        <w:t>云图像效果</w:t>
      </w:r>
      <w:proofErr w:type="gramEnd"/>
      <w:r w:rsidR="00DE76BA">
        <w:rPr>
          <w:rFonts w:hint="eastAsia"/>
        </w:rPr>
        <w:t>较</w:t>
      </w:r>
      <w:r w:rsidR="00EF6022">
        <w:rPr>
          <w:rFonts w:hint="eastAsia"/>
        </w:rPr>
        <w:t>差</w:t>
      </w:r>
      <w:r w:rsidR="00943C49">
        <w:rPr>
          <w:rFonts w:hint="eastAsia"/>
        </w:rPr>
        <w:t>。</w:t>
      </w:r>
    </w:p>
    <w:p w14:paraId="71121F8C" w14:textId="3C465CBA" w:rsidR="00267815" w:rsidRDefault="00C8748D" w:rsidP="00983F51">
      <w:pPr>
        <w:ind w:firstLineChars="200" w:firstLine="420"/>
      </w:pPr>
      <w:r>
        <w:fldChar w:fldCharType="begin"/>
      </w:r>
      <w:r>
        <w:instrText xml:space="preserve"> </w:instrText>
      </w:r>
      <w:r>
        <w:rPr>
          <w:rFonts w:hint="eastAsia"/>
        </w:rPr>
        <w:instrText>REF _Ref175923957 \h</w:instrText>
      </w:r>
      <w:r>
        <w:instrText xml:space="preserve"> </w:instrText>
      </w:r>
      <w:r>
        <w:fldChar w:fldCharType="separate"/>
      </w:r>
      <w:r w:rsidR="00EA547A" w:rsidRPr="00B41FCC">
        <w:rPr>
          <w:rFonts w:ascii="宋体" w:hAnsi="宋体" w:hint="eastAsia"/>
        </w:rPr>
        <w:t xml:space="preserve">表 </w:t>
      </w:r>
      <w:r w:rsidR="00EA547A">
        <w:rPr>
          <w:rFonts w:ascii="宋体" w:hAnsi="宋体" w:hint="eastAsia"/>
          <w:noProof/>
        </w:rPr>
        <w:t>1</w:t>
      </w:r>
      <w:r>
        <w:fldChar w:fldCharType="end"/>
      </w:r>
      <w:r>
        <w:rPr>
          <w:rFonts w:hint="eastAsia"/>
        </w:rPr>
        <w:t>展示了</w:t>
      </w:r>
      <w:r w:rsidR="00CB6B32">
        <w:rPr>
          <w:rFonts w:hint="eastAsia"/>
        </w:rPr>
        <w:t>CUT</w:t>
      </w:r>
      <w:r w:rsidR="00CB6B32">
        <w:rPr>
          <w:rFonts w:hint="eastAsia"/>
        </w:rPr>
        <w:t>、</w:t>
      </w:r>
      <w:proofErr w:type="spellStart"/>
      <w:r w:rsidR="00CB6B32">
        <w:rPr>
          <w:rFonts w:hint="eastAsia"/>
        </w:rPr>
        <w:t>SpaGAN</w:t>
      </w:r>
      <w:proofErr w:type="spellEnd"/>
      <w:r w:rsidR="00CB6B32">
        <w:rPr>
          <w:rFonts w:hint="eastAsia"/>
        </w:rPr>
        <w:t>之间的</w:t>
      </w:r>
      <w:r w:rsidR="00504351">
        <w:rPr>
          <w:rFonts w:hint="eastAsia"/>
        </w:rPr>
        <w:t>数据结果分析</w:t>
      </w:r>
      <w:r w:rsidR="00FF1DCA">
        <w:rPr>
          <w:rFonts w:hint="eastAsia"/>
        </w:rPr>
        <w:t>。</w:t>
      </w:r>
      <w:r w:rsidR="008E0CD4">
        <w:rPr>
          <w:rFonts w:hint="eastAsia"/>
        </w:rPr>
        <w:t>可以发现</w:t>
      </w:r>
      <w:r w:rsidR="008E0CD4">
        <w:rPr>
          <w:rFonts w:hint="eastAsia"/>
        </w:rPr>
        <w:t>CUT</w:t>
      </w:r>
      <w:r w:rsidR="007E1B8B">
        <w:rPr>
          <w:rFonts w:hint="eastAsia"/>
        </w:rPr>
        <w:t>的</w:t>
      </w:r>
      <w:r w:rsidR="007E1B8B">
        <w:rPr>
          <w:rFonts w:hint="eastAsia"/>
        </w:rPr>
        <w:t>PNSR</w:t>
      </w:r>
      <w:r w:rsidR="007E1B8B">
        <w:rPr>
          <w:rFonts w:hint="eastAsia"/>
        </w:rPr>
        <w:t>与</w:t>
      </w:r>
      <w:r w:rsidR="007E1B8B">
        <w:rPr>
          <w:rFonts w:hint="eastAsia"/>
        </w:rPr>
        <w:t>SSIM</w:t>
      </w:r>
      <w:r w:rsidR="007E1B8B">
        <w:rPr>
          <w:rFonts w:hint="eastAsia"/>
        </w:rPr>
        <w:t>指标分别为</w:t>
      </w:r>
      <w:r w:rsidR="007E1B8B">
        <w:rPr>
          <w:rFonts w:hint="eastAsia"/>
        </w:rPr>
        <w:t>A</w:t>
      </w:r>
      <w:r w:rsidR="007E1B8B">
        <w:rPr>
          <w:rFonts w:hint="eastAsia"/>
        </w:rPr>
        <w:t>与</w:t>
      </w:r>
      <w:r w:rsidR="007E1B8B">
        <w:rPr>
          <w:rFonts w:hint="eastAsia"/>
        </w:rPr>
        <w:t>B</w:t>
      </w:r>
      <w:r w:rsidR="007E1B8B">
        <w:rPr>
          <w:rFonts w:hint="eastAsia"/>
        </w:rPr>
        <w:t>，</w:t>
      </w:r>
      <w:r w:rsidR="006F7EF7">
        <w:rPr>
          <w:rFonts w:hint="eastAsia"/>
        </w:rPr>
        <w:t>与其他两个模型对比均达到了最优。</w:t>
      </w:r>
      <w:r w:rsidR="002E5ACD">
        <w:rPr>
          <w:rFonts w:hint="eastAsia"/>
        </w:rPr>
        <w:t>这表明风格迁移中的</w:t>
      </w:r>
      <w:r w:rsidR="002E5ACD">
        <w:rPr>
          <w:rFonts w:hint="eastAsia"/>
        </w:rPr>
        <w:t>CUT</w:t>
      </w:r>
      <w:r w:rsidR="002E5ACD">
        <w:rPr>
          <w:rFonts w:hint="eastAsia"/>
        </w:rPr>
        <w:t>方法在云雾去除领域具有较好的应用效果。</w:t>
      </w:r>
    </w:p>
    <w:p w14:paraId="58C29DFA" w14:textId="435469FA" w:rsidR="00BD303A" w:rsidRPr="00B41FCC" w:rsidRDefault="00BD303A" w:rsidP="00BD303A">
      <w:pPr>
        <w:pStyle w:val="af2"/>
        <w:rPr>
          <w:rFonts w:ascii="宋体" w:hAnsi="宋体" w:hint="eastAsia"/>
        </w:rPr>
      </w:pPr>
      <w:bookmarkStart w:id="8" w:name="_Ref175923957"/>
      <w:r w:rsidRPr="00B41FCC">
        <w:rPr>
          <w:rFonts w:ascii="宋体" w:hAnsi="宋体" w:hint="eastAsia"/>
        </w:rPr>
        <w:t xml:space="preserve">表 </w:t>
      </w:r>
      <w:r w:rsidRPr="00B41FCC">
        <w:rPr>
          <w:rFonts w:ascii="宋体" w:hAnsi="宋体" w:hint="eastAsia"/>
        </w:rPr>
        <w:fldChar w:fldCharType="begin"/>
      </w:r>
      <w:r w:rsidRPr="00B41FCC">
        <w:rPr>
          <w:rFonts w:ascii="宋体" w:hAnsi="宋体" w:hint="eastAsia"/>
        </w:rPr>
        <w:instrText xml:space="preserve"> SEQ 表 \* ARABIC </w:instrText>
      </w:r>
      <w:r w:rsidRPr="00B41FCC">
        <w:rPr>
          <w:rFonts w:ascii="宋体" w:hAnsi="宋体" w:hint="eastAsia"/>
        </w:rPr>
        <w:fldChar w:fldCharType="separate"/>
      </w:r>
      <w:r w:rsidR="00EA547A">
        <w:rPr>
          <w:rFonts w:ascii="宋体" w:hAnsi="宋体" w:hint="eastAsia"/>
          <w:noProof/>
        </w:rPr>
        <w:t>1</w:t>
      </w:r>
      <w:r w:rsidRPr="00B41FCC">
        <w:rPr>
          <w:rFonts w:ascii="宋体" w:hAnsi="宋体" w:hint="eastAsia"/>
        </w:rPr>
        <w:fldChar w:fldCharType="end"/>
      </w:r>
      <w:bookmarkEnd w:id="8"/>
      <w:r w:rsidRPr="00B41FCC">
        <w:rPr>
          <w:rFonts w:ascii="宋体" w:hAnsi="宋体" w:hint="eastAsia"/>
        </w:rPr>
        <w:t xml:space="preserve"> 在RSSCN7</w:t>
      </w:r>
      <w:proofErr w:type="gramStart"/>
      <w:r w:rsidRPr="00B41FCC">
        <w:rPr>
          <w:rFonts w:ascii="宋体" w:hAnsi="宋体" w:hint="eastAsia"/>
        </w:rPr>
        <w:t>加云数据</w:t>
      </w:r>
      <w:proofErr w:type="gramEnd"/>
      <w:r w:rsidRPr="00B41FCC">
        <w:rPr>
          <w:rFonts w:ascii="宋体" w:hAnsi="宋体" w:hint="eastAsia"/>
        </w:rPr>
        <w:t>集上的数值评价</w:t>
      </w:r>
    </w:p>
    <w:tbl>
      <w:tblPr>
        <w:tblStyle w:val="af4"/>
        <w:tblW w:w="0" w:type="auto"/>
        <w:tblLook w:val="04A0" w:firstRow="1" w:lastRow="0" w:firstColumn="1" w:lastColumn="0" w:noHBand="0" w:noVBand="1"/>
      </w:tblPr>
      <w:tblGrid>
        <w:gridCol w:w="2765"/>
        <w:gridCol w:w="2765"/>
        <w:gridCol w:w="2766"/>
      </w:tblGrid>
      <w:tr w:rsidR="00BD303A" w:rsidRPr="00504351" w14:paraId="50DD857E" w14:textId="77777777" w:rsidTr="00F05956">
        <w:tc>
          <w:tcPr>
            <w:tcW w:w="2765" w:type="dxa"/>
            <w:vMerge w:val="restart"/>
          </w:tcPr>
          <w:p w14:paraId="3D3364AD" w14:textId="77777777" w:rsidR="00BD303A" w:rsidRPr="00504351" w:rsidRDefault="00BD303A" w:rsidP="00F05956">
            <w:pPr>
              <w:pStyle w:val="af2"/>
              <w:spacing w:line="480" w:lineRule="auto"/>
              <w:rPr>
                <w:rFonts w:ascii="Times New Roman" w:hAnsi="Times New Roman" w:cs="Times New Roman"/>
              </w:rPr>
            </w:pPr>
            <w:r w:rsidRPr="00504351">
              <w:rPr>
                <w:rFonts w:ascii="Times New Roman" w:hAnsi="Times New Roman" w:cs="Times New Roman"/>
              </w:rPr>
              <w:t>Model</w:t>
            </w:r>
          </w:p>
        </w:tc>
        <w:tc>
          <w:tcPr>
            <w:tcW w:w="5531" w:type="dxa"/>
            <w:gridSpan w:val="2"/>
          </w:tcPr>
          <w:p w14:paraId="77AA070D" w14:textId="77777777" w:rsidR="00BD303A" w:rsidRPr="00504351" w:rsidRDefault="00BD303A" w:rsidP="00F05956">
            <w:pPr>
              <w:pStyle w:val="af2"/>
              <w:rPr>
                <w:rFonts w:ascii="Times New Roman" w:hAnsi="Times New Roman" w:cs="Times New Roman"/>
              </w:rPr>
            </w:pPr>
            <w:r>
              <w:rPr>
                <w:rFonts w:ascii="Times New Roman" w:hAnsi="Times New Roman" w:cs="Times New Roman" w:hint="eastAsia"/>
              </w:rPr>
              <w:t>Quantitative Metrics</w:t>
            </w:r>
          </w:p>
        </w:tc>
      </w:tr>
      <w:tr w:rsidR="00BD303A" w:rsidRPr="00504351" w14:paraId="4C677087" w14:textId="77777777" w:rsidTr="00F05956">
        <w:tc>
          <w:tcPr>
            <w:tcW w:w="2765" w:type="dxa"/>
            <w:vMerge/>
          </w:tcPr>
          <w:p w14:paraId="5D5711B5" w14:textId="77777777" w:rsidR="00BD303A" w:rsidRPr="00504351" w:rsidRDefault="00BD303A" w:rsidP="00F05956">
            <w:pPr>
              <w:pStyle w:val="af2"/>
              <w:rPr>
                <w:rFonts w:ascii="Times New Roman" w:hAnsi="Times New Roman" w:cs="Times New Roman"/>
              </w:rPr>
            </w:pPr>
          </w:p>
        </w:tc>
        <w:tc>
          <w:tcPr>
            <w:tcW w:w="2765" w:type="dxa"/>
          </w:tcPr>
          <w:p w14:paraId="704F2BE9" w14:textId="77777777" w:rsidR="00BD303A" w:rsidRPr="00504351" w:rsidRDefault="00BD303A" w:rsidP="00F05956">
            <w:pPr>
              <w:pStyle w:val="af2"/>
              <w:rPr>
                <w:rFonts w:ascii="Times New Roman" w:hAnsi="Times New Roman" w:cs="Times New Roman"/>
              </w:rPr>
            </w:pPr>
            <w:r>
              <w:rPr>
                <w:rFonts w:ascii="Times New Roman" w:hAnsi="Times New Roman" w:cs="Times New Roman" w:hint="eastAsia"/>
              </w:rPr>
              <w:t>PNSR</w:t>
            </w:r>
          </w:p>
        </w:tc>
        <w:tc>
          <w:tcPr>
            <w:tcW w:w="2766" w:type="dxa"/>
          </w:tcPr>
          <w:p w14:paraId="28547DB6" w14:textId="77777777" w:rsidR="00BD303A" w:rsidRPr="00504351" w:rsidRDefault="00BD303A" w:rsidP="00F05956">
            <w:pPr>
              <w:pStyle w:val="af2"/>
              <w:rPr>
                <w:rFonts w:ascii="Times New Roman" w:hAnsi="Times New Roman" w:cs="Times New Roman"/>
              </w:rPr>
            </w:pPr>
            <w:r>
              <w:rPr>
                <w:rFonts w:ascii="Times New Roman" w:hAnsi="Times New Roman" w:cs="Times New Roman" w:hint="eastAsia"/>
              </w:rPr>
              <w:t>SSIM</w:t>
            </w:r>
          </w:p>
        </w:tc>
      </w:tr>
      <w:tr w:rsidR="00BD303A" w:rsidRPr="00504351" w14:paraId="49436F6D" w14:textId="77777777" w:rsidTr="00F05956">
        <w:tc>
          <w:tcPr>
            <w:tcW w:w="2765" w:type="dxa"/>
          </w:tcPr>
          <w:p w14:paraId="3754DAD6" w14:textId="77777777" w:rsidR="00BD303A" w:rsidRPr="00504351" w:rsidRDefault="00BD303A" w:rsidP="00F05956">
            <w:pPr>
              <w:pStyle w:val="af2"/>
              <w:rPr>
                <w:rFonts w:ascii="Times New Roman" w:hAnsi="Times New Roman" w:cs="Times New Roman"/>
              </w:rPr>
            </w:pPr>
            <w:r>
              <w:rPr>
                <w:rFonts w:ascii="Times New Roman" w:hAnsi="Times New Roman" w:cs="Times New Roman" w:hint="eastAsia"/>
              </w:rPr>
              <w:t>CUT</w:t>
            </w:r>
          </w:p>
        </w:tc>
        <w:tc>
          <w:tcPr>
            <w:tcW w:w="2765" w:type="dxa"/>
          </w:tcPr>
          <w:p w14:paraId="4D5C1DE1" w14:textId="68559D52" w:rsidR="00BD303A" w:rsidRPr="00504351" w:rsidRDefault="00BA4BBD" w:rsidP="00F05956">
            <w:pPr>
              <w:pStyle w:val="af2"/>
              <w:rPr>
                <w:rFonts w:ascii="Times New Roman" w:hAnsi="Times New Roman" w:cs="Times New Roman"/>
              </w:rPr>
            </w:pPr>
            <w:r w:rsidRPr="00BA4BBD">
              <w:rPr>
                <w:rFonts w:ascii="Times New Roman" w:hAnsi="Times New Roman" w:cs="Times New Roman"/>
              </w:rPr>
              <w:t>15.8</w:t>
            </w:r>
          </w:p>
        </w:tc>
        <w:tc>
          <w:tcPr>
            <w:tcW w:w="2766" w:type="dxa"/>
          </w:tcPr>
          <w:p w14:paraId="61F32E48" w14:textId="740172AD" w:rsidR="00BD303A" w:rsidRPr="00504351" w:rsidRDefault="00B50AC0" w:rsidP="00F05956">
            <w:pPr>
              <w:pStyle w:val="af2"/>
              <w:rPr>
                <w:rFonts w:ascii="Times New Roman" w:hAnsi="Times New Roman" w:cs="Times New Roman"/>
              </w:rPr>
            </w:pPr>
            <w:r>
              <w:rPr>
                <w:rFonts w:ascii="Times New Roman" w:hAnsi="Times New Roman" w:cs="Times New Roman" w:hint="eastAsia"/>
              </w:rPr>
              <w:t>0.624</w:t>
            </w:r>
          </w:p>
        </w:tc>
      </w:tr>
      <w:tr w:rsidR="00BD303A" w:rsidRPr="00504351" w14:paraId="1896FC6B" w14:textId="77777777" w:rsidTr="00F05956">
        <w:tc>
          <w:tcPr>
            <w:tcW w:w="2765" w:type="dxa"/>
          </w:tcPr>
          <w:p w14:paraId="3B167852" w14:textId="77777777" w:rsidR="00BD303A" w:rsidRPr="00504351" w:rsidRDefault="00BD303A" w:rsidP="00F05956">
            <w:pPr>
              <w:pStyle w:val="af2"/>
              <w:rPr>
                <w:rFonts w:ascii="Times New Roman" w:hAnsi="Times New Roman" w:cs="Times New Roman"/>
              </w:rPr>
            </w:pPr>
            <w:proofErr w:type="spellStart"/>
            <w:r>
              <w:rPr>
                <w:rFonts w:ascii="Times New Roman" w:hAnsi="Times New Roman" w:cs="Times New Roman" w:hint="eastAsia"/>
              </w:rPr>
              <w:t>SpaGAN</w:t>
            </w:r>
            <w:proofErr w:type="spellEnd"/>
          </w:p>
        </w:tc>
        <w:tc>
          <w:tcPr>
            <w:tcW w:w="2765" w:type="dxa"/>
          </w:tcPr>
          <w:p w14:paraId="6812C5D1" w14:textId="77777777" w:rsidR="00BD303A" w:rsidRPr="00504351" w:rsidRDefault="00BD303A" w:rsidP="00F05956">
            <w:pPr>
              <w:pStyle w:val="af2"/>
              <w:rPr>
                <w:rFonts w:ascii="Times New Roman" w:hAnsi="Times New Roman" w:cs="Times New Roman"/>
              </w:rPr>
            </w:pPr>
            <w:r w:rsidRPr="00A96D78">
              <w:rPr>
                <w:rFonts w:ascii="Times New Roman" w:hAnsi="Times New Roman" w:cs="Times New Roman"/>
              </w:rPr>
              <w:t>10.6</w:t>
            </w:r>
          </w:p>
        </w:tc>
        <w:tc>
          <w:tcPr>
            <w:tcW w:w="2766" w:type="dxa"/>
          </w:tcPr>
          <w:p w14:paraId="333BCF93" w14:textId="77777777" w:rsidR="00BD303A" w:rsidRPr="00504351" w:rsidRDefault="00BD303A" w:rsidP="00F05956">
            <w:pPr>
              <w:pStyle w:val="af2"/>
              <w:rPr>
                <w:rFonts w:ascii="Times New Roman" w:hAnsi="Times New Roman" w:cs="Times New Roman"/>
              </w:rPr>
            </w:pPr>
            <w:r w:rsidRPr="00A96D78">
              <w:rPr>
                <w:rFonts w:ascii="Times New Roman" w:hAnsi="Times New Roman" w:cs="Times New Roman"/>
              </w:rPr>
              <w:t>0.5</w:t>
            </w:r>
            <w:r>
              <w:rPr>
                <w:rFonts w:ascii="Times New Roman" w:hAnsi="Times New Roman" w:cs="Times New Roman" w:hint="eastAsia"/>
              </w:rPr>
              <w:t>85</w:t>
            </w:r>
          </w:p>
        </w:tc>
      </w:tr>
    </w:tbl>
    <w:p w14:paraId="5EFADB79" w14:textId="77777777" w:rsidR="00BD303A" w:rsidRPr="00A515E9" w:rsidRDefault="00BD303A" w:rsidP="00983F51">
      <w:pPr>
        <w:ind w:firstLineChars="200" w:firstLine="422"/>
        <w:rPr>
          <w:b/>
          <w:bCs/>
        </w:rPr>
      </w:pPr>
    </w:p>
    <w:p w14:paraId="2E63DEE7" w14:textId="1A2E05F8" w:rsidR="005F5FD8" w:rsidRDefault="00E6475B" w:rsidP="00D819BB">
      <w:pPr>
        <w:jc w:val="center"/>
      </w:pPr>
      <w:r>
        <w:rPr>
          <w:noProof/>
        </w:rPr>
        <w:lastRenderedPageBreak/>
        <w:drawing>
          <wp:inline distT="0" distB="0" distL="0" distR="0" wp14:anchorId="72A7AEDE" wp14:editId="46842C47">
            <wp:extent cx="4214813" cy="4427432"/>
            <wp:effectExtent l="0" t="0" r="0" b="0"/>
            <wp:docPr id="119173972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739725"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4224590" cy="4437702"/>
                    </a:xfrm>
                    <a:prstGeom prst="rect">
                      <a:avLst/>
                    </a:prstGeom>
                  </pic:spPr>
                </pic:pic>
              </a:graphicData>
            </a:graphic>
          </wp:inline>
        </w:drawing>
      </w:r>
    </w:p>
    <w:p w14:paraId="417B98C7" w14:textId="4B0BF150" w:rsidR="00D819BB" w:rsidRPr="00B41FCC" w:rsidRDefault="00D819BB" w:rsidP="00D819BB">
      <w:pPr>
        <w:pStyle w:val="af2"/>
        <w:rPr>
          <w:rFonts w:ascii="宋体" w:hAnsi="宋体" w:hint="eastAsia"/>
        </w:rPr>
      </w:pPr>
      <w:bookmarkStart w:id="9" w:name="_Ref175923281"/>
      <w:r w:rsidRPr="00B41FCC">
        <w:rPr>
          <w:rFonts w:ascii="宋体" w:hAnsi="宋体" w:hint="eastAsia"/>
        </w:rPr>
        <w:t>图</w:t>
      </w:r>
      <w:r w:rsidRPr="00B41FCC">
        <w:rPr>
          <w:rFonts w:ascii="宋体" w:hAnsi="宋体"/>
        </w:rPr>
        <w:fldChar w:fldCharType="begin"/>
      </w:r>
      <w:r w:rsidRPr="00B41FCC">
        <w:rPr>
          <w:rFonts w:ascii="宋体" w:hAnsi="宋体"/>
        </w:rPr>
        <w:instrText xml:space="preserve"> </w:instrText>
      </w:r>
      <w:r w:rsidRPr="00B41FCC">
        <w:rPr>
          <w:rFonts w:ascii="宋体" w:hAnsi="宋体" w:hint="eastAsia"/>
        </w:rPr>
        <w:instrText>SEQ 图 \* ARABIC</w:instrText>
      </w:r>
      <w:r w:rsidRPr="00B41FCC">
        <w:rPr>
          <w:rFonts w:ascii="宋体" w:hAnsi="宋体"/>
        </w:rPr>
        <w:instrText xml:space="preserve"> </w:instrText>
      </w:r>
      <w:r w:rsidRPr="00B41FCC">
        <w:rPr>
          <w:rFonts w:ascii="宋体" w:hAnsi="宋体"/>
        </w:rPr>
        <w:fldChar w:fldCharType="separate"/>
      </w:r>
      <w:r w:rsidR="00EA547A">
        <w:rPr>
          <w:rFonts w:ascii="宋体" w:hAnsi="宋体" w:hint="eastAsia"/>
          <w:noProof/>
        </w:rPr>
        <w:t>3</w:t>
      </w:r>
      <w:r w:rsidRPr="00B41FCC">
        <w:rPr>
          <w:rFonts w:ascii="宋体" w:hAnsi="宋体"/>
        </w:rPr>
        <w:fldChar w:fldCharType="end"/>
      </w:r>
      <w:bookmarkEnd w:id="9"/>
      <w:r w:rsidRPr="00B41FCC">
        <w:rPr>
          <w:rFonts w:ascii="宋体" w:hAnsi="宋体" w:hint="eastAsia"/>
        </w:rPr>
        <w:t xml:space="preserve"> 云雾</w:t>
      </w:r>
      <w:r w:rsidR="00D42FA1" w:rsidRPr="00B41FCC">
        <w:rPr>
          <w:rFonts w:ascii="宋体" w:hAnsi="宋体" w:hint="eastAsia"/>
        </w:rPr>
        <w:t>去除算法结果展示</w:t>
      </w:r>
    </w:p>
    <w:p w14:paraId="40D3F829" w14:textId="4B264036" w:rsidR="00A00847" w:rsidRDefault="00A00847" w:rsidP="00587E94">
      <w:pPr>
        <w:pStyle w:val="1"/>
        <w:keepNext w:val="0"/>
        <w:keepLines w:val="0"/>
      </w:pPr>
      <w:r w:rsidRPr="007B174C">
        <w:t>总结</w:t>
      </w:r>
    </w:p>
    <w:p w14:paraId="48E19EE3" w14:textId="085C3921" w:rsidR="00A23B3B" w:rsidRDefault="00EA547A" w:rsidP="00EA547A">
      <w:pPr>
        <w:ind w:firstLineChars="200" w:firstLine="420"/>
      </w:pPr>
      <w:r w:rsidRPr="00EA547A">
        <w:t>本文</w:t>
      </w:r>
      <w:r w:rsidR="002314D9">
        <w:rPr>
          <w:rFonts w:hint="eastAsia"/>
        </w:rPr>
        <w:t>优化了一种光学遥感图像云雾生成算法，并</w:t>
      </w:r>
      <w:r w:rsidRPr="00EA547A">
        <w:t>提出了一种创新的基于风格迁移的光学遥感图像云雾去除方法，</w:t>
      </w:r>
      <w:r w:rsidR="002314D9">
        <w:rPr>
          <w:rFonts w:hint="eastAsia"/>
        </w:rPr>
        <w:t>二者均</w:t>
      </w:r>
      <w:r w:rsidRPr="00EA547A">
        <w:t>在</w:t>
      </w:r>
      <w:r w:rsidRPr="00EA547A">
        <w:t>RSSCN7</w:t>
      </w:r>
      <w:r w:rsidRPr="00EA547A">
        <w:t>数据集上进行了系统性的实验验证。实验结果表明，本文方法在去云雾图像的质量上优于现有方法，尤其是在</w:t>
      </w:r>
      <w:r w:rsidRPr="00EA547A">
        <w:t>PSNR</w:t>
      </w:r>
      <w:r w:rsidRPr="00EA547A">
        <w:t>和</w:t>
      </w:r>
      <w:r w:rsidRPr="00EA547A">
        <w:t>SSIM</w:t>
      </w:r>
      <w:r w:rsidRPr="00EA547A">
        <w:t>等关键评价指标上表现突出。此外，本文开发的云雾生成算法为训练数据的多样性和真实性提供了强有力的支持，进一步提升了模型的泛化能力和实际应用价值。</w:t>
      </w:r>
      <w:r w:rsidR="006F1262">
        <w:rPr>
          <w:rFonts w:hint="eastAsia"/>
        </w:rPr>
        <w:t>但是，本文并未对风格迁移网络进行专门针对于遥感去雾的优化。</w:t>
      </w:r>
      <w:r w:rsidRPr="00EA547A">
        <w:t>未来的研究工作将致力于优化模型架构</w:t>
      </w:r>
      <w:r w:rsidR="006F1262">
        <w:rPr>
          <w:rFonts w:hint="eastAsia"/>
        </w:rPr>
        <w:t>，使风格迁移任务更好的为遥感去云</w:t>
      </w:r>
      <w:r w:rsidR="00EA0ED9">
        <w:rPr>
          <w:rFonts w:hint="eastAsia"/>
        </w:rPr>
        <w:t>服务</w:t>
      </w:r>
      <w:r w:rsidRPr="00EA547A">
        <w:t>，并扩展其在其他遥感图像处理任务中的应用潜力。</w:t>
      </w:r>
    </w:p>
    <w:p w14:paraId="1AEA0C83" w14:textId="77777777" w:rsidR="00A23B3B" w:rsidRDefault="00A23B3B" w:rsidP="00A23B3B"/>
    <w:p w14:paraId="26F3FDD8" w14:textId="77777777" w:rsidR="00A23B3B" w:rsidRPr="00A23B3B" w:rsidRDefault="00A23B3B" w:rsidP="00A23B3B"/>
    <w:p w14:paraId="45503ABD" w14:textId="1F952AEC" w:rsidR="000903D1" w:rsidRDefault="000903D1" w:rsidP="000903D1">
      <w:pPr>
        <w:rPr>
          <w:b/>
          <w:bCs/>
          <w:sz w:val="28"/>
          <w:szCs w:val="28"/>
        </w:rPr>
      </w:pPr>
      <w:r w:rsidRPr="000069ED">
        <w:rPr>
          <w:rFonts w:hint="eastAsia"/>
          <w:b/>
          <w:bCs/>
          <w:sz w:val="28"/>
          <w:szCs w:val="28"/>
        </w:rPr>
        <w:t>引用</w:t>
      </w:r>
    </w:p>
    <w:p w14:paraId="368853A4" w14:textId="77777777" w:rsidR="00C93B2C" w:rsidRPr="00C93B2C" w:rsidRDefault="00973E16" w:rsidP="00C93B2C">
      <w:pPr>
        <w:pStyle w:val="a8"/>
      </w:pPr>
      <w:r w:rsidRPr="00973E16">
        <w:rPr>
          <w:b/>
          <w:bCs/>
        </w:rPr>
        <w:fldChar w:fldCharType="begin"/>
      </w:r>
      <w:r w:rsidRPr="00973E16">
        <w:rPr>
          <w:b/>
          <w:bCs/>
        </w:rPr>
        <w:instrText xml:space="preserve"> ADDIN ZOTERO_BIBL {"uncited":[],"omitted":[],"custom":[]} CSL_BIBLIOGRAPHY </w:instrText>
      </w:r>
      <w:r w:rsidRPr="00973E16">
        <w:rPr>
          <w:b/>
          <w:bCs/>
        </w:rPr>
        <w:fldChar w:fldCharType="separate"/>
      </w:r>
      <w:r w:rsidR="00C93B2C" w:rsidRPr="00C93B2C">
        <w:t>[1]</w:t>
      </w:r>
      <w:r w:rsidR="00C93B2C" w:rsidRPr="00C93B2C">
        <w:tab/>
        <w:t xml:space="preserve">ZHANG Y, ROSSOW W B, LACIS A A, </w:t>
      </w:r>
      <w:r w:rsidR="00C93B2C" w:rsidRPr="00C93B2C">
        <w:t>等</w:t>
      </w:r>
      <w:r w:rsidR="00C93B2C" w:rsidRPr="00C93B2C">
        <w:t>. Calculation of radiative fluxes from the surface to top of atmosphere based on ISCCP and other global data sets: Refinements of the radiative transfer model and the input data[J/OL]. Journal of Geophysical Research: Atmospheres, 2004, 109(D19)[2024-08-27].</w:t>
      </w:r>
    </w:p>
    <w:p w14:paraId="26FD7ADE" w14:textId="77777777" w:rsidR="00C93B2C" w:rsidRPr="00C93B2C" w:rsidRDefault="00C93B2C" w:rsidP="00C93B2C">
      <w:pPr>
        <w:pStyle w:val="a8"/>
      </w:pPr>
      <w:r w:rsidRPr="00C93B2C">
        <w:t>[2]</w:t>
      </w:r>
      <w:r w:rsidRPr="00C93B2C">
        <w:tab/>
        <w:t>PAN H. Cloud Removal for Remote Sensing Imagery via Spatial Attention Generative Adversarial Network[M/OL]. arXiv, 2020[2024-08-26].</w:t>
      </w:r>
    </w:p>
    <w:p w14:paraId="655F6AA4" w14:textId="77777777" w:rsidR="00C93B2C" w:rsidRPr="00C93B2C" w:rsidRDefault="00C93B2C" w:rsidP="00C93B2C">
      <w:pPr>
        <w:pStyle w:val="a8"/>
      </w:pPr>
      <w:r w:rsidRPr="00C93B2C">
        <w:lastRenderedPageBreak/>
        <w:t>[3]</w:t>
      </w:r>
      <w:r w:rsidRPr="00C93B2C">
        <w:tab/>
        <w:t xml:space="preserve">ZOU Q, NI L, ZHANG T, </w:t>
      </w:r>
      <w:r w:rsidRPr="00C93B2C">
        <w:t>等</w:t>
      </w:r>
      <w:r w:rsidRPr="00C93B2C">
        <w:t>. Deep Learning Based Feature Selection for Remote Sensing Scene Classification[J/OL]. IEEE Geoscience and Remote Sensing Letters, 2015, 12(11): 2321-2325.</w:t>
      </w:r>
    </w:p>
    <w:p w14:paraId="188B072C" w14:textId="77777777" w:rsidR="00C93B2C" w:rsidRPr="00C93B2C" w:rsidRDefault="00C93B2C" w:rsidP="00C93B2C">
      <w:pPr>
        <w:pStyle w:val="a8"/>
      </w:pPr>
      <w:r w:rsidRPr="00C93B2C">
        <w:t>[4]</w:t>
      </w:r>
      <w:r w:rsidRPr="00C93B2C">
        <w:tab/>
        <w:t xml:space="preserve">LIN D, XU G, WANG X, </w:t>
      </w:r>
      <w:r w:rsidRPr="00C93B2C">
        <w:t>等</w:t>
      </w:r>
      <w:r w:rsidRPr="00C93B2C">
        <w:t>. A Remote Sensing Image Dataset for Cloud Removal[M/OL]. arXiv, 2019[2024-08-27].</w:t>
      </w:r>
    </w:p>
    <w:p w14:paraId="289EE48C" w14:textId="77777777" w:rsidR="00C93B2C" w:rsidRPr="00C93B2C" w:rsidRDefault="00C93B2C" w:rsidP="00C93B2C">
      <w:pPr>
        <w:pStyle w:val="a8"/>
      </w:pPr>
      <w:r w:rsidRPr="00C93B2C">
        <w:t>[5]</w:t>
      </w:r>
      <w:r w:rsidRPr="00C93B2C">
        <w:tab/>
        <w:t>RICHTER R. A spatially adaptive fast atmospheric correction algorithm[J/OL]. International Journal of Remote Sensing, 1996, 17(6): 1201-1214.</w:t>
      </w:r>
    </w:p>
    <w:p w14:paraId="72B2A639" w14:textId="77777777" w:rsidR="00C93B2C" w:rsidRPr="00C93B2C" w:rsidRDefault="00C93B2C" w:rsidP="00C93B2C">
      <w:pPr>
        <w:pStyle w:val="a8"/>
      </w:pPr>
      <w:r w:rsidRPr="00C93B2C">
        <w:t>[6]</w:t>
      </w:r>
      <w:r w:rsidRPr="00C93B2C">
        <w:tab/>
        <w:t xml:space="preserve">CAI W, LIU Y, LI M, </w:t>
      </w:r>
      <w:r w:rsidRPr="00C93B2C">
        <w:t>等</w:t>
      </w:r>
      <w:r w:rsidRPr="00C93B2C">
        <w:t>. A self-adaptive homomorphic filter method for removing thin cloud[C]//2011 19th International Conference on Geoinformatics. IEEE, 2011: 1-4[2024-08-28].</w:t>
      </w:r>
    </w:p>
    <w:p w14:paraId="4A9FD0F7" w14:textId="77777777" w:rsidR="00C93B2C" w:rsidRPr="00C93B2C" w:rsidRDefault="00C93B2C" w:rsidP="00C93B2C">
      <w:pPr>
        <w:pStyle w:val="a8"/>
      </w:pPr>
      <w:r w:rsidRPr="00C93B2C">
        <w:t>[7]</w:t>
      </w:r>
      <w:r w:rsidRPr="00C93B2C">
        <w:tab/>
        <w:t>An image transform to characterize and compensate for spatial variations in thin cloud contamination of Landsat images[J/OL]. Remote Sensing of Environment, 2002, 82(2-3): 173-187.</w:t>
      </w:r>
    </w:p>
    <w:p w14:paraId="70208219" w14:textId="77777777" w:rsidR="00C93B2C" w:rsidRPr="00C93B2C" w:rsidRDefault="00C93B2C" w:rsidP="00C93B2C">
      <w:pPr>
        <w:pStyle w:val="a8"/>
      </w:pPr>
      <w:r w:rsidRPr="00C93B2C">
        <w:t>[8]</w:t>
      </w:r>
      <w:r w:rsidRPr="00C93B2C">
        <w:tab/>
        <w:t>An improved dark-object subtraction technique for atmospheric scattering correction of multispectral data[J/OL]. Remote Sensing of Environment, 1988, 24(3): 459-479.</w:t>
      </w:r>
    </w:p>
    <w:p w14:paraId="2A2BE847" w14:textId="77777777" w:rsidR="00C93B2C" w:rsidRPr="00C93B2C" w:rsidRDefault="00C93B2C" w:rsidP="00C93B2C">
      <w:pPr>
        <w:pStyle w:val="a8"/>
      </w:pPr>
      <w:r w:rsidRPr="00C93B2C">
        <w:t>[9]</w:t>
      </w:r>
      <w:r w:rsidRPr="00C93B2C">
        <w:tab/>
        <w:t>HE K, SUN J, TANG X. Single image haze removal using dark channel prior[J]. IEEE transactions on pattern analysis and machine intelligence, 2010, 33(12): 2341-2353.</w:t>
      </w:r>
    </w:p>
    <w:p w14:paraId="717AB48C" w14:textId="77777777" w:rsidR="00C93B2C" w:rsidRPr="00C93B2C" w:rsidRDefault="00C93B2C" w:rsidP="00C93B2C">
      <w:pPr>
        <w:pStyle w:val="a8"/>
      </w:pPr>
      <w:r w:rsidRPr="00C93B2C">
        <w:t>[10]</w:t>
      </w:r>
      <w:r w:rsidRPr="00C93B2C">
        <w:tab/>
        <w:t xml:space="preserve">CAI B, XU X, JIA K, </w:t>
      </w:r>
      <w:r w:rsidRPr="00C93B2C">
        <w:t>等</w:t>
      </w:r>
      <w:r w:rsidRPr="00C93B2C">
        <w:t>. Dehazenet: An end-to-end system for single image haze removal[J/OL]. IEEE transactions on image processing, 2016, 25(11): 5187-5198.</w:t>
      </w:r>
    </w:p>
    <w:p w14:paraId="0B6D4703" w14:textId="77777777" w:rsidR="00C93B2C" w:rsidRPr="00C93B2C" w:rsidRDefault="00C93B2C" w:rsidP="00C93B2C">
      <w:pPr>
        <w:pStyle w:val="a8"/>
      </w:pPr>
      <w:r w:rsidRPr="00C93B2C">
        <w:t>[11]</w:t>
      </w:r>
      <w:r w:rsidRPr="00C93B2C">
        <w:tab/>
        <w:t xml:space="preserve">GOODFELLOW I, POUGET-ABADIE J, MIRZA M, </w:t>
      </w:r>
      <w:r w:rsidRPr="00C93B2C">
        <w:t>等</w:t>
      </w:r>
      <w:r w:rsidRPr="00C93B2C">
        <w:t xml:space="preserve">. Generative Adversarial Nets[C/OL]//Advances in Neural Information Processing Systems: </w:t>
      </w:r>
      <w:r w:rsidRPr="00C93B2C">
        <w:t>卷</w:t>
      </w:r>
      <w:r w:rsidRPr="00C93B2C">
        <w:t xml:space="preserve"> 27. Curran Associates, Inc., 2014[2023-10-29].</w:t>
      </w:r>
    </w:p>
    <w:p w14:paraId="7A4A0425" w14:textId="77777777" w:rsidR="00C93B2C" w:rsidRPr="00C93B2C" w:rsidRDefault="00C93B2C" w:rsidP="00C93B2C">
      <w:pPr>
        <w:pStyle w:val="a8"/>
      </w:pPr>
      <w:r w:rsidRPr="00C93B2C">
        <w:t>[12]</w:t>
      </w:r>
      <w:r w:rsidRPr="00C93B2C">
        <w:tab/>
        <w:t xml:space="preserve">CAI Q, MA M, WANG C, </w:t>
      </w:r>
      <w:r w:rsidRPr="00C93B2C">
        <w:t>等</w:t>
      </w:r>
      <w:r w:rsidRPr="00C93B2C">
        <w:t>. Image neural style transfer: A review[J/OL]. Computers and Electrical Engineering, 2023, 108: 108723.</w:t>
      </w:r>
    </w:p>
    <w:p w14:paraId="048DF947" w14:textId="77777777" w:rsidR="00C93B2C" w:rsidRPr="00C93B2C" w:rsidRDefault="00C93B2C" w:rsidP="00C93B2C">
      <w:pPr>
        <w:pStyle w:val="a8"/>
      </w:pPr>
      <w:r w:rsidRPr="00C93B2C">
        <w:t>[13]</w:t>
      </w:r>
      <w:r w:rsidRPr="00C93B2C">
        <w:tab/>
        <w:t>GATYS L A, ECKER A S, BETHGE M. Image Style Transfer Using Convolutional Neural Networks[C/OL]//2016 IEEE Conference on Computer Vision and Pattern Recognition (CVPR). Las Vegas, NV, USA: IEEE, 2016: 2414-2423[2023-04-13].</w:t>
      </w:r>
    </w:p>
    <w:p w14:paraId="55A0D9C1" w14:textId="77777777" w:rsidR="00C93B2C" w:rsidRPr="00C93B2C" w:rsidRDefault="00C93B2C" w:rsidP="00C93B2C">
      <w:pPr>
        <w:pStyle w:val="a8"/>
      </w:pPr>
      <w:r w:rsidRPr="00C93B2C">
        <w:t>[14]</w:t>
      </w:r>
      <w:r w:rsidRPr="00C93B2C">
        <w:tab/>
        <w:t>SIMONYAN K, ZISSERMAN A. Very Deep Convolutional Networks for Large-Scale Image Recognition[M/OL]. arXiv, 2015[2024-01-29].</w:t>
      </w:r>
    </w:p>
    <w:p w14:paraId="16CEAD76" w14:textId="77777777" w:rsidR="00C93B2C" w:rsidRPr="00C93B2C" w:rsidRDefault="00C93B2C" w:rsidP="00C93B2C">
      <w:pPr>
        <w:pStyle w:val="a8"/>
      </w:pPr>
      <w:r w:rsidRPr="00C93B2C">
        <w:t>[15]</w:t>
      </w:r>
      <w:r w:rsidRPr="00C93B2C">
        <w:tab/>
        <w:t>RISSER E, WILMOT P, BARNES C. Stable and Controllable Neural Texture Synthesis and Style Transfer Using Histogram Losses[M/OL]. arXiv, 2017[2023-10-29].</w:t>
      </w:r>
    </w:p>
    <w:p w14:paraId="11E1545F" w14:textId="77777777" w:rsidR="00C93B2C" w:rsidRPr="00C93B2C" w:rsidRDefault="00C93B2C" w:rsidP="00C93B2C">
      <w:pPr>
        <w:pStyle w:val="a8"/>
      </w:pPr>
      <w:r w:rsidRPr="00C93B2C">
        <w:t>[16]</w:t>
      </w:r>
      <w:r w:rsidRPr="00C93B2C">
        <w:tab/>
        <w:t>JOHNSON J, ALAHI A, FEI-FEI L. Perceptual Losses for Real-Time Style Transfer and Super-Resolution[M/OL]. arXiv, 2016[2023-04-10].</w:t>
      </w:r>
    </w:p>
    <w:p w14:paraId="0C6E8573" w14:textId="77777777" w:rsidR="00C93B2C" w:rsidRPr="00C93B2C" w:rsidRDefault="00C93B2C" w:rsidP="00C93B2C">
      <w:pPr>
        <w:pStyle w:val="a8"/>
      </w:pPr>
      <w:r w:rsidRPr="00C93B2C">
        <w:t>[17]</w:t>
      </w:r>
      <w:r w:rsidRPr="00C93B2C">
        <w:tab/>
        <w:t xml:space="preserve">ULYANOV D, LEBEDEV V, VEDALDI A, </w:t>
      </w:r>
      <w:r w:rsidRPr="00C93B2C">
        <w:t>等</w:t>
      </w:r>
      <w:r w:rsidRPr="00C93B2C">
        <w:t>. Texture Networks: Feed-forward Synthesis of Textures and Stylized Images[M/OL]. arXiv, 2016[2023-10-29].</w:t>
      </w:r>
    </w:p>
    <w:p w14:paraId="07024474" w14:textId="77777777" w:rsidR="00C93B2C" w:rsidRPr="00C93B2C" w:rsidRDefault="00C93B2C" w:rsidP="00C93B2C">
      <w:pPr>
        <w:pStyle w:val="a8"/>
      </w:pPr>
      <w:r w:rsidRPr="00C93B2C">
        <w:t>[18]</w:t>
      </w:r>
      <w:r w:rsidRPr="00C93B2C">
        <w:tab/>
        <w:t>DUMOULIN V, SHLENS J, KUDLUR M. A Learned Representation For Artistic Style[M/OL]. arXiv, 2017[2023-10-29].</w:t>
      </w:r>
    </w:p>
    <w:p w14:paraId="7D08C80A" w14:textId="77777777" w:rsidR="00C93B2C" w:rsidRPr="00C93B2C" w:rsidRDefault="00C93B2C" w:rsidP="00C93B2C">
      <w:pPr>
        <w:pStyle w:val="a8"/>
      </w:pPr>
      <w:r w:rsidRPr="00C93B2C">
        <w:t>[19]</w:t>
      </w:r>
      <w:r w:rsidRPr="00C93B2C">
        <w:tab/>
        <w:t xml:space="preserve">HUANG S, AN J, WEI D, </w:t>
      </w:r>
      <w:r w:rsidRPr="00C93B2C">
        <w:t>等</w:t>
      </w:r>
      <w:r w:rsidRPr="00C93B2C">
        <w:t>. QuantArt: Quantizing Image Style Transfer Towards High Visual Fidelity[C/OL]//Computer Vision and Pattern Recognition. 2023: 5947-5956[2023-12-05].</w:t>
      </w:r>
    </w:p>
    <w:p w14:paraId="54EF26C9" w14:textId="77777777" w:rsidR="00C93B2C" w:rsidRPr="00C93B2C" w:rsidRDefault="00C93B2C" w:rsidP="00C93B2C">
      <w:pPr>
        <w:pStyle w:val="a8"/>
      </w:pPr>
      <w:r w:rsidRPr="00C93B2C">
        <w:t>[20]</w:t>
      </w:r>
      <w:r w:rsidRPr="00C93B2C">
        <w:tab/>
        <w:t xml:space="preserve">ZHU J Y, PARK T, ISOLA P, </w:t>
      </w:r>
      <w:r w:rsidRPr="00C93B2C">
        <w:t>等</w:t>
      </w:r>
      <w:r w:rsidRPr="00C93B2C">
        <w:t>. Unpaired Image-To-Image Translation Using Cycle-Consistent Adversarial Networks[C/OL]//CVPR. 2017: 2223-2232[2023-10-29].</w:t>
      </w:r>
    </w:p>
    <w:p w14:paraId="75AFD04C" w14:textId="77777777" w:rsidR="00C93B2C" w:rsidRPr="00C93B2C" w:rsidRDefault="00C93B2C" w:rsidP="00C93B2C">
      <w:pPr>
        <w:pStyle w:val="a8"/>
      </w:pPr>
      <w:r w:rsidRPr="00C93B2C">
        <w:t>[21]</w:t>
      </w:r>
      <w:r w:rsidRPr="00C93B2C">
        <w:tab/>
        <w:t xml:space="preserve">LIU S, LIN T, HE D, </w:t>
      </w:r>
      <w:r w:rsidRPr="00C93B2C">
        <w:t>等</w:t>
      </w:r>
      <w:r w:rsidRPr="00C93B2C">
        <w:t>. AdaAttN: Revisit Attention Mechanism in Arbitrary Neural Style Transfer[C/OL]//International Conference on Computer Vision. 2021: 6629-6638[2023-12-11].</w:t>
      </w:r>
    </w:p>
    <w:p w14:paraId="74D6E74C" w14:textId="77777777" w:rsidR="00C93B2C" w:rsidRPr="00C93B2C" w:rsidRDefault="00C93B2C" w:rsidP="00C93B2C">
      <w:pPr>
        <w:pStyle w:val="a8"/>
      </w:pPr>
      <w:r w:rsidRPr="00C93B2C">
        <w:t>[22]</w:t>
      </w:r>
      <w:r w:rsidRPr="00C93B2C">
        <w:tab/>
        <w:t>KWON G, YE J C. CLIPstyler: Image Style Transfer With a Single Text Condition[C/OL]//Computer Vision and Pattern Recognition. 2022: 18062-18071[2023-09-21].</w:t>
      </w:r>
    </w:p>
    <w:p w14:paraId="737439D4" w14:textId="77777777" w:rsidR="00C93B2C" w:rsidRPr="00C93B2C" w:rsidRDefault="00C93B2C" w:rsidP="00C93B2C">
      <w:pPr>
        <w:pStyle w:val="a8"/>
      </w:pPr>
      <w:r w:rsidRPr="00C93B2C">
        <w:lastRenderedPageBreak/>
        <w:t>[23]</w:t>
      </w:r>
      <w:r w:rsidRPr="00C93B2C">
        <w:tab/>
        <w:t xml:space="preserve">SUN H, LIN Y, ZOU Q, </w:t>
      </w:r>
      <w:r w:rsidRPr="00C93B2C">
        <w:t>等</w:t>
      </w:r>
      <w:r w:rsidRPr="00C93B2C">
        <w:t>. Convolutional Neural Networks Based Remote Sensing Scene Classification Under Clear and Cloudy Environments[C/OL]//Proceedings of the IEEE/CVF International Conference on Computer Vision. 2021: 713-720[2024-08-21].</w:t>
      </w:r>
    </w:p>
    <w:p w14:paraId="4CDB7785" w14:textId="77777777" w:rsidR="00C93B2C" w:rsidRPr="00C93B2C" w:rsidRDefault="00C93B2C" w:rsidP="00C93B2C">
      <w:pPr>
        <w:pStyle w:val="a8"/>
      </w:pPr>
      <w:r w:rsidRPr="00C93B2C">
        <w:t>[24]</w:t>
      </w:r>
      <w:r w:rsidRPr="00C93B2C">
        <w:tab/>
        <w:t xml:space="preserve">PARK T, EFROS A A, ZHANG R, </w:t>
      </w:r>
      <w:r w:rsidRPr="00C93B2C">
        <w:t>等</w:t>
      </w:r>
      <w:r w:rsidRPr="00C93B2C">
        <w:t>. Contrastive Learning for Unpaired Image-to-Image Translation[M/OL]. arXiv, 2020[2024-08-28].</w:t>
      </w:r>
    </w:p>
    <w:p w14:paraId="1A850CC0" w14:textId="77777777" w:rsidR="00C93B2C" w:rsidRPr="00C93B2C" w:rsidRDefault="00C93B2C" w:rsidP="00C93B2C">
      <w:pPr>
        <w:pStyle w:val="a8"/>
      </w:pPr>
      <w:r w:rsidRPr="00C93B2C">
        <w:t>[25]</w:t>
      </w:r>
      <w:r w:rsidRPr="00C93B2C">
        <w:tab/>
        <w:t xml:space="preserve">ISOLA P, ZHU J Y, ZHOU T, </w:t>
      </w:r>
      <w:r w:rsidRPr="00C93B2C">
        <w:t>等</w:t>
      </w:r>
      <w:r w:rsidRPr="00C93B2C">
        <w:t>. Image-To-Image Translation With Conditional Adversarial Networks[C/OL]//Proceedings of the IEEE Conference on Computer Vision and Pattern Recognition. 2017: 1125-1134[2024-08-29].</w:t>
      </w:r>
    </w:p>
    <w:p w14:paraId="7D46D6A5" w14:textId="77777777" w:rsidR="00C93B2C" w:rsidRPr="00C93B2C" w:rsidRDefault="00C93B2C" w:rsidP="00C93B2C">
      <w:pPr>
        <w:pStyle w:val="a8"/>
      </w:pPr>
      <w:r w:rsidRPr="00C93B2C">
        <w:t>[26]</w:t>
      </w:r>
      <w:r w:rsidRPr="00C93B2C">
        <w:tab/>
        <w:t>HUYNH-THU Q, GHANBARI M. Scope of validity of PSNR in image/video quality assessment[J/OL]. Electronics letters, 2008, 44(13): 800-801.</w:t>
      </w:r>
    </w:p>
    <w:p w14:paraId="21A5814A" w14:textId="77777777" w:rsidR="00C93B2C" w:rsidRPr="00C93B2C" w:rsidRDefault="00C93B2C" w:rsidP="00C93B2C">
      <w:pPr>
        <w:pStyle w:val="a8"/>
      </w:pPr>
      <w:r w:rsidRPr="00C93B2C">
        <w:t>[27]</w:t>
      </w:r>
      <w:r w:rsidRPr="00C93B2C">
        <w:tab/>
        <w:t>HORE A, ZIOU D. Image quality metrics: PSNR vs. SSIM[C/OL]//2010 20th international conference on pattern recognition. IEEE, 2010: 2366-2369[2024-08-29].</w:t>
      </w:r>
    </w:p>
    <w:p w14:paraId="56A3E13D" w14:textId="07691EF4" w:rsidR="000069ED" w:rsidRPr="00DB692E" w:rsidRDefault="00973E16" w:rsidP="000903D1">
      <w:pPr>
        <w:rPr>
          <w:b/>
          <w:bCs/>
          <w:sz w:val="22"/>
          <w:szCs w:val="22"/>
        </w:rPr>
      </w:pPr>
      <w:r w:rsidRPr="00973E16">
        <w:rPr>
          <w:b/>
          <w:bCs/>
        </w:rPr>
        <w:fldChar w:fldCharType="end"/>
      </w:r>
    </w:p>
    <w:sectPr w:rsidR="000069ED" w:rsidRPr="00DB692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159CDE" w14:textId="77777777" w:rsidR="00036090" w:rsidRDefault="00036090" w:rsidP="00AA6B9A">
      <w:r>
        <w:separator/>
      </w:r>
    </w:p>
  </w:endnote>
  <w:endnote w:type="continuationSeparator" w:id="0">
    <w:p w14:paraId="010856A9" w14:textId="77777777" w:rsidR="00036090" w:rsidRDefault="00036090" w:rsidP="00AA6B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7F488B" w14:textId="77777777" w:rsidR="00036090" w:rsidRDefault="00036090" w:rsidP="00AA6B9A">
      <w:r>
        <w:separator/>
      </w:r>
    </w:p>
  </w:footnote>
  <w:footnote w:type="continuationSeparator" w:id="0">
    <w:p w14:paraId="6A924650" w14:textId="77777777" w:rsidR="00036090" w:rsidRDefault="00036090" w:rsidP="00AA6B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CB5501"/>
    <w:multiLevelType w:val="hybridMultilevel"/>
    <w:tmpl w:val="FB5C842E"/>
    <w:lvl w:ilvl="0" w:tplc="50F64A76">
      <w:start w:val="1"/>
      <w:numFmt w:val="decimal"/>
      <w:lvlText w:val="%1."/>
      <w:lvlJc w:val="left"/>
      <w:pPr>
        <w:ind w:left="780" w:hanging="360"/>
      </w:pPr>
      <w:rPr>
        <w:rFonts w:hint="default"/>
      </w:rPr>
    </w:lvl>
    <w:lvl w:ilvl="1" w:tplc="04090019">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1E6A7FB6"/>
    <w:multiLevelType w:val="multilevel"/>
    <w:tmpl w:val="FE42CDF8"/>
    <w:lvl w:ilvl="0">
      <w:start w:val="1"/>
      <w:numFmt w:val="decimal"/>
      <w:lvlText w:val="%1."/>
      <w:lvlJc w:val="left"/>
      <w:pPr>
        <w:ind w:left="440" w:hanging="440"/>
      </w:pPr>
    </w:lvl>
    <w:lvl w:ilvl="1">
      <w:start w:val="1"/>
      <w:numFmt w:val="decimal"/>
      <w:isLgl/>
      <w:lvlText w:val="%1.%2"/>
      <w:lvlJc w:val="left"/>
      <w:pPr>
        <w:ind w:left="842" w:hanging="42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2346" w:hanging="1080"/>
      </w:pPr>
      <w:rPr>
        <w:rFonts w:hint="default"/>
      </w:rPr>
    </w:lvl>
    <w:lvl w:ilvl="4">
      <w:start w:val="1"/>
      <w:numFmt w:val="decimal"/>
      <w:isLgl/>
      <w:lvlText w:val="%1.%2.%3.%4.%5"/>
      <w:lvlJc w:val="left"/>
      <w:pPr>
        <w:ind w:left="2768" w:hanging="1080"/>
      </w:pPr>
      <w:rPr>
        <w:rFonts w:hint="default"/>
      </w:rPr>
    </w:lvl>
    <w:lvl w:ilvl="5">
      <w:start w:val="1"/>
      <w:numFmt w:val="decimal"/>
      <w:isLgl/>
      <w:lvlText w:val="%1.%2.%3.%4.%5.%6"/>
      <w:lvlJc w:val="left"/>
      <w:pPr>
        <w:ind w:left="3550" w:hanging="1440"/>
      </w:pPr>
      <w:rPr>
        <w:rFonts w:hint="default"/>
      </w:rPr>
    </w:lvl>
    <w:lvl w:ilvl="6">
      <w:start w:val="1"/>
      <w:numFmt w:val="decimal"/>
      <w:isLgl/>
      <w:lvlText w:val="%1.%2.%3.%4.%5.%6.%7"/>
      <w:lvlJc w:val="left"/>
      <w:pPr>
        <w:ind w:left="3972" w:hanging="1440"/>
      </w:pPr>
      <w:rPr>
        <w:rFonts w:hint="default"/>
      </w:rPr>
    </w:lvl>
    <w:lvl w:ilvl="7">
      <w:start w:val="1"/>
      <w:numFmt w:val="decimal"/>
      <w:isLgl/>
      <w:lvlText w:val="%1.%2.%3.%4.%5.%6.%7.%8"/>
      <w:lvlJc w:val="left"/>
      <w:pPr>
        <w:ind w:left="4754" w:hanging="1800"/>
      </w:pPr>
      <w:rPr>
        <w:rFonts w:hint="default"/>
      </w:rPr>
    </w:lvl>
    <w:lvl w:ilvl="8">
      <w:start w:val="1"/>
      <w:numFmt w:val="decimal"/>
      <w:isLgl/>
      <w:lvlText w:val="%1.%2.%3.%4.%5.%6.%7.%8.%9"/>
      <w:lvlJc w:val="left"/>
      <w:pPr>
        <w:ind w:left="5176" w:hanging="1800"/>
      </w:pPr>
      <w:rPr>
        <w:rFonts w:hint="default"/>
      </w:rPr>
    </w:lvl>
  </w:abstractNum>
  <w:abstractNum w:abstractNumId="2" w15:restartNumberingAfterBreak="0">
    <w:nsid w:val="21F02676"/>
    <w:multiLevelType w:val="hybridMultilevel"/>
    <w:tmpl w:val="DADE2414"/>
    <w:lvl w:ilvl="0" w:tplc="D06A1F02">
      <w:start w:val="1"/>
      <w:numFmt w:val="decimalEnclosedCircle"/>
      <w:lvlText w:val="%1"/>
      <w:lvlJc w:val="left"/>
      <w:pPr>
        <w:ind w:left="1035" w:hanging="360"/>
      </w:pPr>
      <w:rPr>
        <w:rFonts w:hint="default"/>
        <w:color w:val="auto"/>
      </w:rPr>
    </w:lvl>
    <w:lvl w:ilvl="1" w:tplc="04090019" w:tentative="1">
      <w:start w:val="1"/>
      <w:numFmt w:val="lowerLetter"/>
      <w:lvlText w:val="%2)"/>
      <w:lvlJc w:val="left"/>
      <w:pPr>
        <w:ind w:left="1555" w:hanging="440"/>
      </w:pPr>
    </w:lvl>
    <w:lvl w:ilvl="2" w:tplc="0409001B" w:tentative="1">
      <w:start w:val="1"/>
      <w:numFmt w:val="lowerRoman"/>
      <w:lvlText w:val="%3."/>
      <w:lvlJc w:val="right"/>
      <w:pPr>
        <w:ind w:left="1995" w:hanging="440"/>
      </w:pPr>
    </w:lvl>
    <w:lvl w:ilvl="3" w:tplc="0409000F" w:tentative="1">
      <w:start w:val="1"/>
      <w:numFmt w:val="decimal"/>
      <w:lvlText w:val="%4."/>
      <w:lvlJc w:val="left"/>
      <w:pPr>
        <w:ind w:left="2435" w:hanging="440"/>
      </w:pPr>
    </w:lvl>
    <w:lvl w:ilvl="4" w:tplc="04090019" w:tentative="1">
      <w:start w:val="1"/>
      <w:numFmt w:val="lowerLetter"/>
      <w:lvlText w:val="%5)"/>
      <w:lvlJc w:val="left"/>
      <w:pPr>
        <w:ind w:left="2875" w:hanging="440"/>
      </w:pPr>
    </w:lvl>
    <w:lvl w:ilvl="5" w:tplc="0409001B" w:tentative="1">
      <w:start w:val="1"/>
      <w:numFmt w:val="lowerRoman"/>
      <w:lvlText w:val="%6."/>
      <w:lvlJc w:val="right"/>
      <w:pPr>
        <w:ind w:left="3315" w:hanging="440"/>
      </w:pPr>
    </w:lvl>
    <w:lvl w:ilvl="6" w:tplc="0409000F" w:tentative="1">
      <w:start w:val="1"/>
      <w:numFmt w:val="decimal"/>
      <w:lvlText w:val="%7."/>
      <w:lvlJc w:val="left"/>
      <w:pPr>
        <w:ind w:left="3755" w:hanging="440"/>
      </w:pPr>
    </w:lvl>
    <w:lvl w:ilvl="7" w:tplc="04090019" w:tentative="1">
      <w:start w:val="1"/>
      <w:numFmt w:val="lowerLetter"/>
      <w:lvlText w:val="%8)"/>
      <w:lvlJc w:val="left"/>
      <w:pPr>
        <w:ind w:left="4195" w:hanging="440"/>
      </w:pPr>
    </w:lvl>
    <w:lvl w:ilvl="8" w:tplc="0409001B" w:tentative="1">
      <w:start w:val="1"/>
      <w:numFmt w:val="lowerRoman"/>
      <w:lvlText w:val="%9."/>
      <w:lvlJc w:val="right"/>
      <w:pPr>
        <w:ind w:left="4635" w:hanging="440"/>
      </w:pPr>
    </w:lvl>
  </w:abstractNum>
  <w:abstractNum w:abstractNumId="3" w15:restartNumberingAfterBreak="0">
    <w:nsid w:val="2C1A0DD0"/>
    <w:multiLevelType w:val="hybridMultilevel"/>
    <w:tmpl w:val="27AC5370"/>
    <w:lvl w:ilvl="0" w:tplc="B20AC09E">
      <w:start w:val="1"/>
      <w:numFmt w:val="decimal"/>
      <w:lvlText w:val="%1."/>
      <w:lvlJc w:val="left"/>
      <w:pPr>
        <w:ind w:left="780" w:hanging="360"/>
      </w:pPr>
      <w:rPr>
        <w:rFonts w:hint="default"/>
      </w:rPr>
    </w:lvl>
    <w:lvl w:ilvl="1" w:tplc="04090019">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34BA1436"/>
    <w:multiLevelType w:val="multilevel"/>
    <w:tmpl w:val="5456EE10"/>
    <w:lvl w:ilvl="0">
      <w:start w:val="1"/>
      <w:numFmt w:val="decimal"/>
      <w:suff w:val="space"/>
      <w:lvlText w:val="%1"/>
      <w:lvlJc w:val="left"/>
      <w:pPr>
        <w:ind w:left="425" w:hanging="425"/>
      </w:pPr>
      <w:rPr>
        <w:rFonts w:hint="eastAsia"/>
      </w:rPr>
    </w:lvl>
    <w:lvl w:ilvl="1">
      <w:start w:val="1"/>
      <w:numFmt w:val="decimal"/>
      <w:suff w:val="space"/>
      <w:lvlText w:val="%1.%2"/>
      <w:lvlJc w:val="left"/>
      <w:pPr>
        <w:ind w:left="-32767" w:firstLine="0"/>
      </w:pPr>
      <w:rPr>
        <w:rFonts w:hint="eastAsia"/>
      </w:rPr>
    </w:lvl>
    <w:lvl w:ilvl="2">
      <w:start w:val="1"/>
      <w:numFmt w:val="decimal"/>
      <w:pStyle w:val="3"/>
      <w:lvlText w:val="%1.%2.%3"/>
      <w:lvlJc w:val="left"/>
      <w:pPr>
        <w:ind w:left="1418" w:hanging="567"/>
      </w:p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88C0A64"/>
    <w:multiLevelType w:val="hybridMultilevel"/>
    <w:tmpl w:val="D4181C42"/>
    <w:lvl w:ilvl="0" w:tplc="346A353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50B02FF2"/>
    <w:multiLevelType w:val="multilevel"/>
    <w:tmpl w:val="E63E9984"/>
    <w:lvl w:ilvl="0">
      <w:start w:val="1"/>
      <w:numFmt w:val="decimal"/>
      <w:lvlText w:val="%1."/>
      <w:lvlJc w:val="left"/>
      <w:pPr>
        <w:ind w:left="440" w:hanging="440"/>
      </w:pPr>
    </w:lvl>
    <w:lvl w:ilvl="1">
      <w:start w:val="1"/>
      <w:numFmt w:val="decimal"/>
      <w:isLgl/>
      <w:lvlText w:val="%1.%2"/>
      <w:lvlJc w:val="left"/>
      <w:pPr>
        <w:ind w:left="842" w:hanging="42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2346" w:hanging="1080"/>
      </w:pPr>
      <w:rPr>
        <w:rFonts w:hint="default"/>
      </w:rPr>
    </w:lvl>
    <w:lvl w:ilvl="4">
      <w:start w:val="1"/>
      <w:numFmt w:val="decimal"/>
      <w:isLgl/>
      <w:lvlText w:val="%1.%2.%3.%4.%5"/>
      <w:lvlJc w:val="left"/>
      <w:pPr>
        <w:ind w:left="2768" w:hanging="1080"/>
      </w:pPr>
      <w:rPr>
        <w:rFonts w:hint="default"/>
      </w:rPr>
    </w:lvl>
    <w:lvl w:ilvl="5">
      <w:start w:val="1"/>
      <w:numFmt w:val="decimal"/>
      <w:isLgl/>
      <w:lvlText w:val="%1.%2.%3.%4.%5.%6"/>
      <w:lvlJc w:val="left"/>
      <w:pPr>
        <w:ind w:left="3550" w:hanging="1440"/>
      </w:pPr>
      <w:rPr>
        <w:rFonts w:hint="default"/>
      </w:rPr>
    </w:lvl>
    <w:lvl w:ilvl="6">
      <w:start w:val="1"/>
      <w:numFmt w:val="decimal"/>
      <w:isLgl/>
      <w:lvlText w:val="%1.%2.%3.%4.%5.%6.%7"/>
      <w:lvlJc w:val="left"/>
      <w:pPr>
        <w:ind w:left="3972" w:hanging="1440"/>
      </w:pPr>
      <w:rPr>
        <w:rFonts w:hint="default"/>
      </w:rPr>
    </w:lvl>
    <w:lvl w:ilvl="7">
      <w:start w:val="1"/>
      <w:numFmt w:val="decimal"/>
      <w:isLgl/>
      <w:lvlText w:val="%1.%2.%3.%4.%5.%6.%7.%8"/>
      <w:lvlJc w:val="left"/>
      <w:pPr>
        <w:ind w:left="4754" w:hanging="1800"/>
      </w:pPr>
      <w:rPr>
        <w:rFonts w:hint="default"/>
      </w:rPr>
    </w:lvl>
    <w:lvl w:ilvl="8">
      <w:start w:val="1"/>
      <w:numFmt w:val="decimal"/>
      <w:isLgl/>
      <w:lvlText w:val="%1.%2.%3.%4.%5.%6.%7.%8.%9"/>
      <w:lvlJc w:val="left"/>
      <w:pPr>
        <w:ind w:left="5176" w:hanging="1800"/>
      </w:pPr>
      <w:rPr>
        <w:rFonts w:hint="default"/>
      </w:rPr>
    </w:lvl>
  </w:abstractNum>
  <w:abstractNum w:abstractNumId="7" w15:restartNumberingAfterBreak="0">
    <w:nsid w:val="51F91657"/>
    <w:multiLevelType w:val="multilevel"/>
    <w:tmpl w:val="88523752"/>
    <w:lvl w:ilvl="0">
      <w:start w:val="1"/>
      <w:numFmt w:val="decimal"/>
      <w:lvlText w:val="%1."/>
      <w:lvlJc w:val="left"/>
      <w:pPr>
        <w:ind w:left="440" w:hanging="440"/>
      </w:pPr>
    </w:lvl>
    <w:lvl w:ilvl="1">
      <w:start w:val="1"/>
      <w:numFmt w:val="decimal"/>
      <w:isLgl/>
      <w:lvlText w:val="%1.%2"/>
      <w:lvlJc w:val="left"/>
      <w:pPr>
        <w:ind w:left="842" w:hanging="42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2346" w:hanging="1080"/>
      </w:pPr>
      <w:rPr>
        <w:rFonts w:hint="default"/>
      </w:rPr>
    </w:lvl>
    <w:lvl w:ilvl="4">
      <w:start w:val="1"/>
      <w:numFmt w:val="decimal"/>
      <w:isLgl/>
      <w:lvlText w:val="%1.%2.%3.%4.%5"/>
      <w:lvlJc w:val="left"/>
      <w:pPr>
        <w:ind w:left="2768" w:hanging="1080"/>
      </w:pPr>
      <w:rPr>
        <w:rFonts w:hint="default"/>
      </w:rPr>
    </w:lvl>
    <w:lvl w:ilvl="5">
      <w:start w:val="1"/>
      <w:numFmt w:val="decimal"/>
      <w:isLgl/>
      <w:lvlText w:val="%1.%2.%3.%4.%5.%6"/>
      <w:lvlJc w:val="left"/>
      <w:pPr>
        <w:ind w:left="3550" w:hanging="1440"/>
      </w:pPr>
      <w:rPr>
        <w:rFonts w:hint="default"/>
      </w:rPr>
    </w:lvl>
    <w:lvl w:ilvl="6">
      <w:start w:val="1"/>
      <w:numFmt w:val="decimal"/>
      <w:isLgl/>
      <w:lvlText w:val="%1.%2.%3.%4.%5.%6.%7"/>
      <w:lvlJc w:val="left"/>
      <w:pPr>
        <w:ind w:left="3972" w:hanging="1440"/>
      </w:pPr>
      <w:rPr>
        <w:rFonts w:hint="default"/>
      </w:rPr>
    </w:lvl>
    <w:lvl w:ilvl="7">
      <w:start w:val="1"/>
      <w:numFmt w:val="decimal"/>
      <w:isLgl/>
      <w:lvlText w:val="%1.%2.%3.%4.%5.%6.%7.%8"/>
      <w:lvlJc w:val="left"/>
      <w:pPr>
        <w:ind w:left="4754" w:hanging="1800"/>
      </w:pPr>
      <w:rPr>
        <w:rFonts w:hint="default"/>
      </w:rPr>
    </w:lvl>
    <w:lvl w:ilvl="8">
      <w:start w:val="1"/>
      <w:numFmt w:val="decimal"/>
      <w:isLgl/>
      <w:lvlText w:val="%1.%2.%3.%4.%5.%6.%7.%8.%9"/>
      <w:lvlJc w:val="left"/>
      <w:pPr>
        <w:ind w:left="5176" w:hanging="1800"/>
      </w:pPr>
      <w:rPr>
        <w:rFonts w:hint="default"/>
      </w:rPr>
    </w:lvl>
  </w:abstractNum>
  <w:abstractNum w:abstractNumId="8" w15:restartNumberingAfterBreak="0">
    <w:nsid w:val="5BC553C3"/>
    <w:multiLevelType w:val="hybridMultilevel"/>
    <w:tmpl w:val="3B5CBE26"/>
    <w:lvl w:ilvl="0" w:tplc="61B84A9E">
      <w:start w:val="3"/>
      <w:numFmt w:val="decimal"/>
      <w:lvlText w:val="%1.1.1"/>
      <w:lvlJc w:val="left"/>
      <w:pPr>
        <w:ind w:left="440" w:hanging="440"/>
      </w:pPr>
      <w:rPr>
        <w:rFonts w:ascii="Times New Roman" w:eastAsia="黑体" w:hAnsi="Times New Roman" w:hint="default"/>
        <w:color w:val="000000" w:themeColor="text1"/>
        <w:spacing w:val="0"/>
        <w:w w:val="100"/>
        <w:position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5E121BB0"/>
    <w:multiLevelType w:val="multilevel"/>
    <w:tmpl w:val="06789494"/>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941907197">
    <w:abstractNumId w:val="1"/>
  </w:num>
  <w:num w:numId="2" w16cid:durableId="1597247587">
    <w:abstractNumId w:val="8"/>
  </w:num>
  <w:num w:numId="3" w16cid:durableId="1207915233">
    <w:abstractNumId w:val="7"/>
  </w:num>
  <w:num w:numId="4" w16cid:durableId="1769810632">
    <w:abstractNumId w:val="7"/>
  </w:num>
  <w:num w:numId="5" w16cid:durableId="1307852395">
    <w:abstractNumId w:val="6"/>
  </w:num>
  <w:num w:numId="6" w16cid:durableId="1221475731">
    <w:abstractNumId w:val="9"/>
  </w:num>
  <w:num w:numId="7" w16cid:durableId="10574381">
    <w:abstractNumId w:val="4"/>
  </w:num>
  <w:num w:numId="8" w16cid:durableId="1230077890">
    <w:abstractNumId w:val="5"/>
  </w:num>
  <w:num w:numId="9" w16cid:durableId="1659336970">
    <w:abstractNumId w:val="3"/>
  </w:num>
  <w:num w:numId="10" w16cid:durableId="1882933470">
    <w:abstractNumId w:val="0"/>
  </w:num>
  <w:num w:numId="11" w16cid:durableId="8242486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6D6"/>
    <w:rsid w:val="000069ED"/>
    <w:rsid w:val="00006B07"/>
    <w:rsid w:val="00007032"/>
    <w:rsid w:val="00013519"/>
    <w:rsid w:val="00016776"/>
    <w:rsid w:val="00017D01"/>
    <w:rsid w:val="00020397"/>
    <w:rsid w:val="000235D3"/>
    <w:rsid w:val="00026A9C"/>
    <w:rsid w:val="00030888"/>
    <w:rsid w:val="00033DE2"/>
    <w:rsid w:val="00036090"/>
    <w:rsid w:val="000449D2"/>
    <w:rsid w:val="00045E78"/>
    <w:rsid w:val="00050D3B"/>
    <w:rsid w:val="00052951"/>
    <w:rsid w:val="00056559"/>
    <w:rsid w:val="00057B4E"/>
    <w:rsid w:val="00075E66"/>
    <w:rsid w:val="00076EE3"/>
    <w:rsid w:val="00080E6D"/>
    <w:rsid w:val="0008780A"/>
    <w:rsid w:val="000903D1"/>
    <w:rsid w:val="000978DA"/>
    <w:rsid w:val="000A2C15"/>
    <w:rsid w:val="000A68F0"/>
    <w:rsid w:val="000B00A7"/>
    <w:rsid w:val="000B2541"/>
    <w:rsid w:val="000B271D"/>
    <w:rsid w:val="000B33F9"/>
    <w:rsid w:val="000B3DD2"/>
    <w:rsid w:val="000B4F03"/>
    <w:rsid w:val="000C254C"/>
    <w:rsid w:val="000D068D"/>
    <w:rsid w:val="000D1E84"/>
    <w:rsid w:val="000D54D4"/>
    <w:rsid w:val="000E2E83"/>
    <w:rsid w:val="000E4BD8"/>
    <w:rsid w:val="000E5D23"/>
    <w:rsid w:val="000E7302"/>
    <w:rsid w:val="000F16B6"/>
    <w:rsid w:val="000F3B8A"/>
    <w:rsid w:val="001010C2"/>
    <w:rsid w:val="001037D1"/>
    <w:rsid w:val="00105F44"/>
    <w:rsid w:val="00106024"/>
    <w:rsid w:val="0011055E"/>
    <w:rsid w:val="00123035"/>
    <w:rsid w:val="0012560F"/>
    <w:rsid w:val="00130D70"/>
    <w:rsid w:val="00130DEB"/>
    <w:rsid w:val="00137F95"/>
    <w:rsid w:val="0014103E"/>
    <w:rsid w:val="00142AD9"/>
    <w:rsid w:val="00144B91"/>
    <w:rsid w:val="00153A03"/>
    <w:rsid w:val="00154E16"/>
    <w:rsid w:val="00155A6E"/>
    <w:rsid w:val="00157627"/>
    <w:rsid w:val="00157B5B"/>
    <w:rsid w:val="0016595A"/>
    <w:rsid w:val="001704EF"/>
    <w:rsid w:val="00170FFE"/>
    <w:rsid w:val="00171275"/>
    <w:rsid w:val="00173430"/>
    <w:rsid w:val="001809E2"/>
    <w:rsid w:val="00182B7D"/>
    <w:rsid w:val="0018513B"/>
    <w:rsid w:val="00186BBD"/>
    <w:rsid w:val="00187EB4"/>
    <w:rsid w:val="001919F9"/>
    <w:rsid w:val="001A5667"/>
    <w:rsid w:val="001C3110"/>
    <w:rsid w:val="001D021D"/>
    <w:rsid w:val="001D4759"/>
    <w:rsid w:val="001D55BA"/>
    <w:rsid w:val="001E3B95"/>
    <w:rsid w:val="001E46F0"/>
    <w:rsid w:val="001E687C"/>
    <w:rsid w:val="001F09F1"/>
    <w:rsid w:val="001F2688"/>
    <w:rsid w:val="001F2851"/>
    <w:rsid w:val="001F3764"/>
    <w:rsid w:val="001F4A36"/>
    <w:rsid w:val="001F67F2"/>
    <w:rsid w:val="00204759"/>
    <w:rsid w:val="00213D14"/>
    <w:rsid w:val="002145B2"/>
    <w:rsid w:val="00215A5C"/>
    <w:rsid w:val="0022274D"/>
    <w:rsid w:val="00223D53"/>
    <w:rsid w:val="00225DAD"/>
    <w:rsid w:val="00227106"/>
    <w:rsid w:val="00227E27"/>
    <w:rsid w:val="002314D9"/>
    <w:rsid w:val="00234863"/>
    <w:rsid w:val="002407C2"/>
    <w:rsid w:val="002410AD"/>
    <w:rsid w:val="002412AD"/>
    <w:rsid w:val="00241988"/>
    <w:rsid w:val="00242BD9"/>
    <w:rsid w:val="0025159C"/>
    <w:rsid w:val="00264162"/>
    <w:rsid w:val="00267815"/>
    <w:rsid w:val="00271722"/>
    <w:rsid w:val="00276195"/>
    <w:rsid w:val="0028059B"/>
    <w:rsid w:val="002833D9"/>
    <w:rsid w:val="00285565"/>
    <w:rsid w:val="00290723"/>
    <w:rsid w:val="00290C55"/>
    <w:rsid w:val="0029500C"/>
    <w:rsid w:val="00297BD3"/>
    <w:rsid w:val="002A73AF"/>
    <w:rsid w:val="002B0858"/>
    <w:rsid w:val="002B7493"/>
    <w:rsid w:val="002C1C41"/>
    <w:rsid w:val="002D4355"/>
    <w:rsid w:val="002E540E"/>
    <w:rsid w:val="002E5ACD"/>
    <w:rsid w:val="002E7993"/>
    <w:rsid w:val="002F03A2"/>
    <w:rsid w:val="002F25FE"/>
    <w:rsid w:val="002F47D8"/>
    <w:rsid w:val="00305BAD"/>
    <w:rsid w:val="0030742E"/>
    <w:rsid w:val="003104C4"/>
    <w:rsid w:val="003110A0"/>
    <w:rsid w:val="0031113B"/>
    <w:rsid w:val="00314A73"/>
    <w:rsid w:val="0031617F"/>
    <w:rsid w:val="003172C2"/>
    <w:rsid w:val="00320D2F"/>
    <w:rsid w:val="00322762"/>
    <w:rsid w:val="00335AF4"/>
    <w:rsid w:val="00337C13"/>
    <w:rsid w:val="00343163"/>
    <w:rsid w:val="00344420"/>
    <w:rsid w:val="00344FEB"/>
    <w:rsid w:val="003455F9"/>
    <w:rsid w:val="00347B93"/>
    <w:rsid w:val="003516F3"/>
    <w:rsid w:val="00361794"/>
    <w:rsid w:val="00361BF1"/>
    <w:rsid w:val="003653DF"/>
    <w:rsid w:val="003663FE"/>
    <w:rsid w:val="00366B55"/>
    <w:rsid w:val="0037196D"/>
    <w:rsid w:val="00377BC5"/>
    <w:rsid w:val="00382DAD"/>
    <w:rsid w:val="00383E06"/>
    <w:rsid w:val="00392B20"/>
    <w:rsid w:val="003932E6"/>
    <w:rsid w:val="00394E87"/>
    <w:rsid w:val="003C2D66"/>
    <w:rsid w:val="003C3194"/>
    <w:rsid w:val="003D6B1A"/>
    <w:rsid w:val="003E2DF7"/>
    <w:rsid w:val="003E4FCD"/>
    <w:rsid w:val="003E5F3E"/>
    <w:rsid w:val="003E6226"/>
    <w:rsid w:val="003E6997"/>
    <w:rsid w:val="003F010E"/>
    <w:rsid w:val="003F022A"/>
    <w:rsid w:val="003F19F7"/>
    <w:rsid w:val="003F3B08"/>
    <w:rsid w:val="003F4F1B"/>
    <w:rsid w:val="003F6DF1"/>
    <w:rsid w:val="00403A94"/>
    <w:rsid w:val="0041089F"/>
    <w:rsid w:val="00417DF5"/>
    <w:rsid w:val="00421003"/>
    <w:rsid w:val="00422498"/>
    <w:rsid w:val="00422560"/>
    <w:rsid w:val="00425DED"/>
    <w:rsid w:val="004269CE"/>
    <w:rsid w:val="004316F8"/>
    <w:rsid w:val="004325BB"/>
    <w:rsid w:val="004336C3"/>
    <w:rsid w:val="004339C1"/>
    <w:rsid w:val="00434E5C"/>
    <w:rsid w:val="00436F6F"/>
    <w:rsid w:val="00437513"/>
    <w:rsid w:val="00437DCA"/>
    <w:rsid w:val="00440433"/>
    <w:rsid w:val="00440CD6"/>
    <w:rsid w:val="0044282C"/>
    <w:rsid w:val="0044608D"/>
    <w:rsid w:val="00452D48"/>
    <w:rsid w:val="00460377"/>
    <w:rsid w:val="00462B2D"/>
    <w:rsid w:val="00462E2B"/>
    <w:rsid w:val="00464CA9"/>
    <w:rsid w:val="00466895"/>
    <w:rsid w:val="00471CCB"/>
    <w:rsid w:val="0047648A"/>
    <w:rsid w:val="00480864"/>
    <w:rsid w:val="00481F03"/>
    <w:rsid w:val="00485BC1"/>
    <w:rsid w:val="00486601"/>
    <w:rsid w:val="00487E51"/>
    <w:rsid w:val="0049315B"/>
    <w:rsid w:val="00496434"/>
    <w:rsid w:val="004A3652"/>
    <w:rsid w:val="004A63F7"/>
    <w:rsid w:val="004B031E"/>
    <w:rsid w:val="004B167F"/>
    <w:rsid w:val="004B3A19"/>
    <w:rsid w:val="004B43EE"/>
    <w:rsid w:val="004B7E1F"/>
    <w:rsid w:val="004D1E30"/>
    <w:rsid w:val="004E0349"/>
    <w:rsid w:val="004E33AB"/>
    <w:rsid w:val="004E76DD"/>
    <w:rsid w:val="004F09E2"/>
    <w:rsid w:val="004F0C56"/>
    <w:rsid w:val="004F20E3"/>
    <w:rsid w:val="004F3493"/>
    <w:rsid w:val="004F4634"/>
    <w:rsid w:val="00500362"/>
    <w:rsid w:val="0050100C"/>
    <w:rsid w:val="005015D4"/>
    <w:rsid w:val="005031B1"/>
    <w:rsid w:val="00504351"/>
    <w:rsid w:val="00507260"/>
    <w:rsid w:val="00517015"/>
    <w:rsid w:val="005213B3"/>
    <w:rsid w:val="00525A49"/>
    <w:rsid w:val="00536E8A"/>
    <w:rsid w:val="00537CB2"/>
    <w:rsid w:val="00537D4F"/>
    <w:rsid w:val="00552B77"/>
    <w:rsid w:val="00555A24"/>
    <w:rsid w:val="005572F7"/>
    <w:rsid w:val="0056136E"/>
    <w:rsid w:val="00561D7B"/>
    <w:rsid w:val="00564A75"/>
    <w:rsid w:val="0057634D"/>
    <w:rsid w:val="00577FE8"/>
    <w:rsid w:val="00580E57"/>
    <w:rsid w:val="00581FAC"/>
    <w:rsid w:val="005832ED"/>
    <w:rsid w:val="0058761A"/>
    <w:rsid w:val="00587E94"/>
    <w:rsid w:val="005951FE"/>
    <w:rsid w:val="005A4F66"/>
    <w:rsid w:val="005A5018"/>
    <w:rsid w:val="005C5E9E"/>
    <w:rsid w:val="005E2B2B"/>
    <w:rsid w:val="005E6F20"/>
    <w:rsid w:val="005F4EF9"/>
    <w:rsid w:val="005F5FD8"/>
    <w:rsid w:val="0060094C"/>
    <w:rsid w:val="00605FD1"/>
    <w:rsid w:val="006163E8"/>
    <w:rsid w:val="00617A4F"/>
    <w:rsid w:val="00621C3C"/>
    <w:rsid w:val="00621C4C"/>
    <w:rsid w:val="00622031"/>
    <w:rsid w:val="00623614"/>
    <w:rsid w:val="00626454"/>
    <w:rsid w:val="006276CA"/>
    <w:rsid w:val="00627D99"/>
    <w:rsid w:val="00632299"/>
    <w:rsid w:val="00636534"/>
    <w:rsid w:val="00637E3C"/>
    <w:rsid w:val="006475B7"/>
    <w:rsid w:val="00651F9D"/>
    <w:rsid w:val="00655279"/>
    <w:rsid w:val="00655C72"/>
    <w:rsid w:val="006668C9"/>
    <w:rsid w:val="00667A5F"/>
    <w:rsid w:val="0067014E"/>
    <w:rsid w:val="00671B23"/>
    <w:rsid w:val="00680395"/>
    <w:rsid w:val="00681C72"/>
    <w:rsid w:val="00687909"/>
    <w:rsid w:val="0069036F"/>
    <w:rsid w:val="00691ACC"/>
    <w:rsid w:val="00695E27"/>
    <w:rsid w:val="006A1BE2"/>
    <w:rsid w:val="006A2948"/>
    <w:rsid w:val="006A3A11"/>
    <w:rsid w:val="006A7025"/>
    <w:rsid w:val="006A760A"/>
    <w:rsid w:val="006B05E9"/>
    <w:rsid w:val="006B2EB1"/>
    <w:rsid w:val="006B37AC"/>
    <w:rsid w:val="006C0260"/>
    <w:rsid w:val="006C0706"/>
    <w:rsid w:val="006C6B7C"/>
    <w:rsid w:val="006C7D0A"/>
    <w:rsid w:val="006D0F64"/>
    <w:rsid w:val="006D43DF"/>
    <w:rsid w:val="006D48C3"/>
    <w:rsid w:val="006D54CA"/>
    <w:rsid w:val="006D7422"/>
    <w:rsid w:val="006E5E45"/>
    <w:rsid w:val="006F02A1"/>
    <w:rsid w:val="006F118D"/>
    <w:rsid w:val="006F1262"/>
    <w:rsid w:val="006F595F"/>
    <w:rsid w:val="006F79CD"/>
    <w:rsid w:val="006F7A27"/>
    <w:rsid w:val="006F7EF7"/>
    <w:rsid w:val="00700296"/>
    <w:rsid w:val="00701916"/>
    <w:rsid w:val="007055EF"/>
    <w:rsid w:val="0070753A"/>
    <w:rsid w:val="007103F0"/>
    <w:rsid w:val="00713403"/>
    <w:rsid w:val="00714EA7"/>
    <w:rsid w:val="007164A8"/>
    <w:rsid w:val="007200CC"/>
    <w:rsid w:val="00722FC7"/>
    <w:rsid w:val="00732C6C"/>
    <w:rsid w:val="00745A08"/>
    <w:rsid w:val="007528B4"/>
    <w:rsid w:val="0075627B"/>
    <w:rsid w:val="007566EF"/>
    <w:rsid w:val="00761769"/>
    <w:rsid w:val="00762BDD"/>
    <w:rsid w:val="00762FAB"/>
    <w:rsid w:val="007659DC"/>
    <w:rsid w:val="0079074A"/>
    <w:rsid w:val="00791C0B"/>
    <w:rsid w:val="007A0C25"/>
    <w:rsid w:val="007B0BC3"/>
    <w:rsid w:val="007B165E"/>
    <w:rsid w:val="007B174C"/>
    <w:rsid w:val="007C1269"/>
    <w:rsid w:val="007D0C58"/>
    <w:rsid w:val="007D0F9F"/>
    <w:rsid w:val="007D3A76"/>
    <w:rsid w:val="007E0E08"/>
    <w:rsid w:val="007E1B8B"/>
    <w:rsid w:val="007E7305"/>
    <w:rsid w:val="007F2690"/>
    <w:rsid w:val="007F30FF"/>
    <w:rsid w:val="007F5377"/>
    <w:rsid w:val="0081501A"/>
    <w:rsid w:val="00816372"/>
    <w:rsid w:val="00821200"/>
    <w:rsid w:val="0082603C"/>
    <w:rsid w:val="008308A0"/>
    <w:rsid w:val="00832A7A"/>
    <w:rsid w:val="00832DF4"/>
    <w:rsid w:val="0083598E"/>
    <w:rsid w:val="008364B8"/>
    <w:rsid w:val="00847976"/>
    <w:rsid w:val="00850534"/>
    <w:rsid w:val="008566F8"/>
    <w:rsid w:val="0086525E"/>
    <w:rsid w:val="00870E0F"/>
    <w:rsid w:val="00884D0B"/>
    <w:rsid w:val="00890112"/>
    <w:rsid w:val="008A4106"/>
    <w:rsid w:val="008B16F9"/>
    <w:rsid w:val="008D04EC"/>
    <w:rsid w:val="008D12D2"/>
    <w:rsid w:val="008D5714"/>
    <w:rsid w:val="008D7D56"/>
    <w:rsid w:val="008E0CD4"/>
    <w:rsid w:val="008E2502"/>
    <w:rsid w:val="008E3261"/>
    <w:rsid w:val="008F0D1B"/>
    <w:rsid w:val="008F2422"/>
    <w:rsid w:val="008F6906"/>
    <w:rsid w:val="009024E5"/>
    <w:rsid w:val="009037BF"/>
    <w:rsid w:val="00921A66"/>
    <w:rsid w:val="00922621"/>
    <w:rsid w:val="00924823"/>
    <w:rsid w:val="00925F65"/>
    <w:rsid w:val="00926C68"/>
    <w:rsid w:val="009276FE"/>
    <w:rsid w:val="009366D6"/>
    <w:rsid w:val="00943C49"/>
    <w:rsid w:val="00951321"/>
    <w:rsid w:val="00952F1C"/>
    <w:rsid w:val="009539BF"/>
    <w:rsid w:val="00954AF6"/>
    <w:rsid w:val="00957483"/>
    <w:rsid w:val="009579D6"/>
    <w:rsid w:val="00960052"/>
    <w:rsid w:val="009606A6"/>
    <w:rsid w:val="00960EEF"/>
    <w:rsid w:val="00967C0B"/>
    <w:rsid w:val="009702A2"/>
    <w:rsid w:val="00970591"/>
    <w:rsid w:val="00973E16"/>
    <w:rsid w:val="00973FEE"/>
    <w:rsid w:val="0097463B"/>
    <w:rsid w:val="009835CF"/>
    <w:rsid w:val="00983F51"/>
    <w:rsid w:val="00987AA9"/>
    <w:rsid w:val="00996247"/>
    <w:rsid w:val="00996C86"/>
    <w:rsid w:val="009A283E"/>
    <w:rsid w:val="009A2E9F"/>
    <w:rsid w:val="009A4FA8"/>
    <w:rsid w:val="009B56B9"/>
    <w:rsid w:val="009B5E46"/>
    <w:rsid w:val="009D4DDD"/>
    <w:rsid w:val="009D55E1"/>
    <w:rsid w:val="009E1CD2"/>
    <w:rsid w:val="009E2B29"/>
    <w:rsid w:val="009E37AF"/>
    <w:rsid w:val="009E43E9"/>
    <w:rsid w:val="009E5655"/>
    <w:rsid w:val="009F2647"/>
    <w:rsid w:val="009F3876"/>
    <w:rsid w:val="009F4517"/>
    <w:rsid w:val="009F4F6B"/>
    <w:rsid w:val="009F6F4B"/>
    <w:rsid w:val="00A00847"/>
    <w:rsid w:val="00A00A31"/>
    <w:rsid w:val="00A02B95"/>
    <w:rsid w:val="00A037A1"/>
    <w:rsid w:val="00A04663"/>
    <w:rsid w:val="00A04F27"/>
    <w:rsid w:val="00A1084A"/>
    <w:rsid w:val="00A23B3B"/>
    <w:rsid w:val="00A24583"/>
    <w:rsid w:val="00A26273"/>
    <w:rsid w:val="00A26834"/>
    <w:rsid w:val="00A3317B"/>
    <w:rsid w:val="00A33C3D"/>
    <w:rsid w:val="00A346EC"/>
    <w:rsid w:val="00A36987"/>
    <w:rsid w:val="00A40111"/>
    <w:rsid w:val="00A515E9"/>
    <w:rsid w:val="00A51B4A"/>
    <w:rsid w:val="00A6281B"/>
    <w:rsid w:val="00A66EEC"/>
    <w:rsid w:val="00A71D9C"/>
    <w:rsid w:val="00A816B7"/>
    <w:rsid w:val="00A8207C"/>
    <w:rsid w:val="00A8536D"/>
    <w:rsid w:val="00A86EBC"/>
    <w:rsid w:val="00A8771E"/>
    <w:rsid w:val="00A9129C"/>
    <w:rsid w:val="00A96D78"/>
    <w:rsid w:val="00AA1614"/>
    <w:rsid w:val="00AA6B9A"/>
    <w:rsid w:val="00AA7545"/>
    <w:rsid w:val="00AB1169"/>
    <w:rsid w:val="00AB3808"/>
    <w:rsid w:val="00AB50E6"/>
    <w:rsid w:val="00AB6959"/>
    <w:rsid w:val="00AC1846"/>
    <w:rsid w:val="00AC5DC3"/>
    <w:rsid w:val="00AC6E23"/>
    <w:rsid w:val="00AC74DC"/>
    <w:rsid w:val="00AD20BE"/>
    <w:rsid w:val="00AD6BEA"/>
    <w:rsid w:val="00AE0FAE"/>
    <w:rsid w:val="00AE25C7"/>
    <w:rsid w:val="00AF5605"/>
    <w:rsid w:val="00B03D33"/>
    <w:rsid w:val="00B03D71"/>
    <w:rsid w:val="00B253DE"/>
    <w:rsid w:val="00B31746"/>
    <w:rsid w:val="00B34167"/>
    <w:rsid w:val="00B34639"/>
    <w:rsid w:val="00B34D5B"/>
    <w:rsid w:val="00B35B64"/>
    <w:rsid w:val="00B41FCC"/>
    <w:rsid w:val="00B454A1"/>
    <w:rsid w:val="00B50AC0"/>
    <w:rsid w:val="00B52952"/>
    <w:rsid w:val="00B537C9"/>
    <w:rsid w:val="00B5499A"/>
    <w:rsid w:val="00B54F43"/>
    <w:rsid w:val="00B77353"/>
    <w:rsid w:val="00B814BB"/>
    <w:rsid w:val="00B90577"/>
    <w:rsid w:val="00B941D7"/>
    <w:rsid w:val="00B94CE2"/>
    <w:rsid w:val="00B973EB"/>
    <w:rsid w:val="00BA044D"/>
    <w:rsid w:val="00BA4BBD"/>
    <w:rsid w:val="00BA587F"/>
    <w:rsid w:val="00BA6828"/>
    <w:rsid w:val="00BA6B01"/>
    <w:rsid w:val="00BA6E55"/>
    <w:rsid w:val="00BB33D5"/>
    <w:rsid w:val="00BB5D81"/>
    <w:rsid w:val="00BB7505"/>
    <w:rsid w:val="00BC1C94"/>
    <w:rsid w:val="00BC2B86"/>
    <w:rsid w:val="00BD285E"/>
    <w:rsid w:val="00BD303A"/>
    <w:rsid w:val="00BD55C8"/>
    <w:rsid w:val="00BE05A3"/>
    <w:rsid w:val="00BE2C3B"/>
    <w:rsid w:val="00BE2DE6"/>
    <w:rsid w:val="00BF43EE"/>
    <w:rsid w:val="00C10295"/>
    <w:rsid w:val="00C1135A"/>
    <w:rsid w:val="00C12BF9"/>
    <w:rsid w:val="00C24EDE"/>
    <w:rsid w:val="00C25F44"/>
    <w:rsid w:val="00C26C9D"/>
    <w:rsid w:val="00C30ADE"/>
    <w:rsid w:val="00C34E54"/>
    <w:rsid w:val="00C45FF4"/>
    <w:rsid w:val="00C52A8D"/>
    <w:rsid w:val="00C6140B"/>
    <w:rsid w:val="00C6489D"/>
    <w:rsid w:val="00C66769"/>
    <w:rsid w:val="00C66779"/>
    <w:rsid w:val="00C721C5"/>
    <w:rsid w:val="00C74494"/>
    <w:rsid w:val="00C82EBF"/>
    <w:rsid w:val="00C836B0"/>
    <w:rsid w:val="00C8748D"/>
    <w:rsid w:val="00C93B2C"/>
    <w:rsid w:val="00C93FEC"/>
    <w:rsid w:val="00CA0D5E"/>
    <w:rsid w:val="00CA0F0E"/>
    <w:rsid w:val="00CA186C"/>
    <w:rsid w:val="00CA4395"/>
    <w:rsid w:val="00CB0E91"/>
    <w:rsid w:val="00CB54C4"/>
    <w:rsid w:val="00CB6B32"/>
    <w:rsid w:val="00CC7591"/>
    <w:rsid w:val="00CC7923"/>
    <w:rsid w:val="00CD03F7"/>
    <w:rsid w:val="00CD0A7D"/>
    <w:rsid w:val="00CD54D5"/>
    <w:rsid w:val="00CF1F71"/>
    <w:rsid w:val="00CF2936"/>
    <w:rsid w:val="00CF3DF0"/>
    <w:rsid w:val="00D00706"/>
    <w:rsid w:val="00D05513"/>
    <w:rsid w:val="00D06EBA"/>
    <w:rsid w:val="00D07767"/>
    <w:rsid w:val="00D10F1D"/>
    <w:rsid w:val="00D11E68"/>
    <w:rsid w:val="00D17D65"/>
    <w:rsid w:val="00D215C9"/>
    <w:rsid w:val="00D22E28"/>
    <w:rsid w:val="00D25C67"/>
    <w:rsid w:val="00D303D7"/>
    <w:rsid w:val="00D37ED0"/>
    <w:rsid w:val="00D404D4"/>
    <w:rsid w:val="00D413C2"/>
    <w:rsid w:val="00D42B57"/>
    <w:rsid w:val="00D42FA1"/>
    <w:rsid w:val="00D43C2B"/>
    <w:rsid w:val="00D47A86"/>
    <w:rsid w:val="00D5237A"/>
    <w:rsid w:val="00D55BC2"/>
    <w:rsid w:val="00D56AAF"/>
    <w:rsid w:val="00D57ED5"/>
    <w:rsid w:val="00D60824"/>
    <w:rsid w:val="00D71F14"/>
    <w:rsid w:val="00D75DC2"/>
    <w:rsid w:val="00D765A7"/>
    <w:rsid w:val="00D77A75"/>
    <w:rsid w:val="00D77C9E"/>
    <w:rsid w:val="00D819BB"/>
    <w:rsid w:val="00D84F5F"/>
    <w:rsid w:val="00D86151"/>
    <w:rsid w:val="00D87132"/>
    <w:rsid w:val="00D87E20"/>
    <w:rsid w:val="00D96ADE"/>
    <w:rsid w:val="00D96DAE"/>
    <w:rsid w:val="00DA729F"/>
    <w:rsid w:val="00DB14E8"/>
    <w:rsid w:val="00DB3667"/>
    <w:rsid w:val="00DB692E"/>
    <w:rsid w:val="00DC472A"/>
    <w:rsid w:val="00DE18C6"/>
    <w:rsid w:val="00DE1AE0"/>
    <w:rsid w:val="00DE5297"/>
    <w:rsid w:val="00DE6A16"/>
    <w:rsid w:val="00DE76BA"/>
    <w:rsid w:val="00DF0B22"/>
    <w:rsid w:val="00DF1400"/>
    <w:rsid w:val="00DF317A"/>
    <w:rsid w:val="00DF5195"/>
    <w:rsid w:val="00E12926"/>
    <w:rsid w:val="00E14E08"/>
    <w:rsid w:val="00E17236"/>
    <w:rsid w:val="00E23249"/>
    <w:rsid w:val="00E25EFD"/>
    <w:rsid w:val="00E35140"/>
    <w:rsid w:val="00E35D6B"/>
    <w:rsid w:val="00E37EC8"/>
    <w:rsid w:val="00E413F5"/>
    <w:rsid w:val="00E43B27"/>
    <w:rsid w:val="00E45258"/>
    <w:rsid w:val="00E466C5"/>
    <w:rsid w:val="00E507CC"/>
    <w:rsid w:val="00E6241B"/>
    <w:rsid w:val="00E6475B"/>
    <w:rsid w:val="00E65E66"/>
    <w:rsid w:val="00E742BC"/>
    <w:rsid w:val="00E76E51"/>
    <w:rsid w:val="00E80835"/>
    <w:rsid w:val="00E90B1D"/>
    <w:rsid w:val="00EA0ED9"/>
    <w:rsid w:val="00EA515E"/>
    <w:rsid w:val="00EA547A"/>
    <w:rsid w:val="00EA547C"/>
    <w:rsid w:val="00EB414F"/>
    <w:rsid w:val="00EB6E27"/>
    <w:rsid w:val="00EC09BA"/>
    <w:rsid w:val="00EC310B"/>
    <w:rsid w:val="00EC444F"/>
    <w:rsid w:val="00ED1E89"/>
    <w:rsid w:val="00EE1BCA"/>
    <w:rsid w:val="00EF25B4"/>
    <w:rsid w:val="00EF6022"/>
    <w:rsid w:val="00EF6BEB"/>
    <w:rsid w:val="00EF7DF4"/>
    <w:rsid w:val="00F005DF"/>
    <w:rsid w:val="00F13371"/>
    <w:rsid w:val="00F15E4C"/>
    <w:rsid w:val="00F22541"/>
    <w:rsid w:val="00F31203"/>
    <w:rsid w:val="00F32047"/>
    <w:rsid w:val="00F35989"/>
    <w:rsid w:val="00F36130"/>
    <w:rsid w:val="00F41F4F"/>
    <w:rsid w:val="00F42F76"/>
    <w:rsid w:val="00F50832"/>
    <w:rsid w:val="00F50BF7"/>
    <w:rsid w:val="00F55A36"/>
    <w:rsid w:val="00F55CAD"/>
    <w:rsid w:val="00F603D7"/>
    <w:rsid w:val="00F6475F"/>
    <w:rsid w:val="00F65729"/>
    <w:rsid w:val="00F7333F"/>
    <w:rsid w:val="00F74A78"/>
    <w:rsid w:val="00F8019B"/>
    <w:rsid w:val="00F86E78"/>
    <w:rsid w:val="00F870B1"/>
    <w:rsid w:val="00F94F3D"/>
    <w:rsid w:val="00F97C4F"/>
    <w:rsid w:val="00FA0D96"/>
    <w:rsid w:val="00FA1371"/>
    <w:rsid w:val="00FC1DB9"/>
    <w:rsid w:val="00FC2949"/>
    <w:rsid w:val="00FC3046"/>
    <w:rsid w:val="00FC6800"/>
    <w:rsid w:val="00FD41E3"/>
    <w:rsid w:val="00FD54F8"/>
    <w:rsid w:val="00FD647B"/>
    <w:rsid w:val="00FE0DE2"/>
    <w:rsid w:val="00FE442B"/>
    <w:rsid w:val="00FF09DD"/>
    <w:rsid w:val="00FF1030"/>
    <w:rsid w:val="00FF1DCA"/>
    <w:rsid w:val="00FF4560"/>
    <w:rsid w:val="00FF67E2"/>
    <w:rsid w:val="00FF6C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585D9C"/>
  <w15:chartTrackingRefBased/>
  <w15:docId w15:val="{E422DA7D-E102-47B8-89F8-866139B64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宋体" w:eastAsia="宋体" w:hAnsi="宋体" w:cs="宋体"/>
        <w:color w:val="000000" w:themeColor="text1"/>
        <w:kern w:val="2"/>
        <w:sz w:val="21"/>
        <w:szCs w:val="21"/>
        <w:lang w:val="en-US" w:eastAsia="zh-CN"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F43EE"/>
    <w:rPr>
      <w:rFonts w:ascii="Times New Roman" w:hAnsi="Times New Roman"/>
    </w:rPr>
  </w:style>
  <w:style w:type="paragraph" w:styleId="1">
    <w:name w:val="heading 1"/>
    <w:basedOn w:val="a"/>
    <w:next w:val="a"/>
    <w:link w:val="10"/>
    <w:uiPriority w:val="9"/>
    <w:qFormat/>
    <w:rsid w:val="004F0C56"/>
    <w:pPr>
      <w:keepNext/>
      <w:keepLines/>
      <w:numPr>
        <w:numId w:val="6"/>
      </w:numPr>
      <w:snapToGrid w:val="0"/>
      <w:spacing w:before="340" w:after="330"/>
      <w:outlineLvl w:val="0"/>
    </w:pPr>
    <w:rPr>
      <w:b/>
      <w:bCs/>
      <w:kern w:val="44"/>
      <w:sz w:val="28"/>
      <w:szCs w:val="44"/>
    </w:rPr>
  </w:style>
  <w:style w:type="paragraph" w:styleId="2">
    <w:name w:val="heading 2"/>
    <w:basedOn w:val="a"/>
    <w:next w:val="a"/>
    <w:link w:val="20"/>
    <w:uiPriority w:val="9"/>
    <w:unhideWhenUsed/>
    <w:qFormat/>
    <w:rsid w:val="004F0C56"/>
    <w:pPr>
      <w:keepNext/>
      <w:keepLines/>
      <w:numPr>
        <w:ilvl w:val="1"/>
        <w:numId w:val="6"/>
      </w:numPr>
      <w:spacing w:before="260" w:after="260"/>
      <w:outlineLvl w:val="1"/>
    </w:pPr>
    <w:rPr>
      <w:rFonts w:asciiTheme="majorHAnsi" w:hAnsiTheme="majorHAnsi" w:cstheme="majorBidi"/>
      <w:b/>
      <w:bCs/>
      <w:sz w:val="24"/>
      <w:szCs w:val="32"/>
    </w:rPr>
  </w:style>
  <w:style w:type="paragraph" w:styleId="3">
    <w:name w:val="heading 3"/>
    <w:basedOn w:val="a"/>
    <w:next w:val="a"/>
    <w:link w:val="30"/>
    <w:uiPriority w:val="9"/>
    <w:unhideWhenUsed/>
    <w:qFormat/>
    <w:rsid w:val="00052951"/>
    <w:pPr>
      <w:numPr>
        <w:ilvl w:val="2"/>
        <w:numId w:val="7"/>
      </w:numPr>
      <w:spacing w:before="260" w:after="260"/>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F0C56"/>
    <w:rPr>
      <w:b/>
      <w:bCs/>
      <w:kern w:val="44"/>
      <w:sz w:val="28"/>
      <w:szCs w:val="44"/>
    </w:rPr>
  </w:style>
  <w:style w:type="character" w:customStyle="1" w:styleId="20">
    <w:name w:val="标题 2 字符"/>
    <w:basedOn w:val="a0"/>
    <w:link w:val="2"/>
    <w:uiPriority w:val="9"/>
    <w:rsid w:val="004F0C56"/>
    <w:rPr>
      <w:rFonts w:asciiTheme="majorHAnsi" w:hAnsiTheme="majorHAnsi" w:cstheme="majorBidi"/>
      <w:b/>
      <w:bCs/>
      <w:sz w:val="24"/>
      <w:szCs w:val="32"/>
    </w:rPr>
  </w:style>
  <w:style w:type="character" w:customStyle="1" w:styleId="30">
    <w:name w:val="标题 3 字符"/>
    <w:basedOn w:val="a0"/>
    <w:link w:val="3"/>
    <w:uiPriority w:val="9"/>
    <w:rsid w:val="00052951"/>
    <w:rPr>
      <w:b/>
      <w:bCs/>
      <w:szCs w:val="32"/>
    </w:rPr>
  </w:style>
  <w:style w:type="paragraph" w:customStyle="1" w:styleId="a3">
    <w:name w:val="公式"/>
    <w:basedOn w:val="a"/>
    <w:next w:val="a"/>
    <w:link w:val="a4"/>
    <w:qFormat/>
    <w:rsid w:val="006F595F"/>
    <w:pPr>
      <w:tabs>
        <w:tab w:val="center" w:pos="4200"/>
        <w:tab w:val="center" w:pos="7980"/>
      </w:tabs>
      <w:spacing w:afterLines="50" w:after="50"/>
      <w:ind w:firstLineChars="200" w:firstLine="200"/>
    </w:pPr>
  </w:style>
  <w:style w:type="character" w:customStyle="1" w:styleId="a4">
    <w:name w:val="公式 字符"/>
    <w:basedOn w:val="a0"/>
    <w:link w:val="a3"/>
    <w:rsid w:val="006F595F"/>
    <w:rPr>
      <w:rFonts w:ascii="Times New Roman" w:hAnsi="Times New Roman"/>
    </w:rPr>
  </w:style>
  <w:style w:type="paragraph" w:styleId="a5">
    <w:name w:val="Title"/>
    <w:basedOn w:val="a"/>
    <w:next w:val="a"/>
    <w:link w:val="a6"/>
    <w:uiPriority w:val="10"/>
    <w:qFormat/>
    <w:rsid w:val="00157B5B"/>
    <w:pPr>
      <w:spacing w:before="240" w:after="60"/>
      <w:jc w:val="center"/>
      <w:outlineLvl w:val="0"/>
    </w:pPr>
    <w:rPr>
      <w:rFonts w:asciiTheme="majorHAnsi" w:hAnsiTheme="majorHAnsi" w:cstheme="majorBidi"/>
      <w:b/>
      <w:bCs/>
      <w:sz w:val="32"/>
      <w:szCs w:val="32"/>
    </w:rPr>
  </w:style>
  <w:style w:type="character" w:customStyle="1" w:styleId="a6">
    <w:name w:val="标题 字符"/>
    <w:basedOn w:val="a0"/>
    <w:link w:val="a5"/>
    <w:uiPriority w:val="10"/>
    <w:rsid w:val="00157B5B"/>
    <w:rPr>
      <w:rFonts w:asciiTheme="majorHAnsi" w:hAnsiTheme="majorHAnsi" w:cstheme="majorBidi"/>
      <w:b/>
      <w:bCs/>
      <w:sz w:val="32"/>
      <w:szCs w:val="32"/>
    </w:rPr>
  </w:style>
  <w:style w:type="paragraph" w:styleId="a7">
    <w:name w:val="List Paragraph"/>
    <w:basedOn w:val="a"/>
    <w:uiPriority w:val="34"/>
    <w:qFormat/>
    <w:rsid w:val="007566EF"/>
    <w:pPr>
      <w:ind w:firstLineChars="200" w:firstLine="420"/>
    </w:pPr>
  </w:style>
  <w:style w:type="paragraph" w:styleId="a8">
    <w:name w:val="Bibliography"/>
    <w:basedOn w:val="a"/>
    <w:next w:val="a"/>
    <w:uiPriority w:val="37"/>
    <w:unhideWhenUsed/>
    <w:rsid w:val="006D48C3"/>
  </w:style>
  <w:style w:type="paragraph" w:styleId="a9">
    <w:name w:val="Revision"/>
    <w:hidden/>
    <w:uiPriority w:val="99"/>
    <w:semiHidden/>
    <w:rsid w:val="00170FFE"/>
    <w:pPr>
      <w:jc w:val="left"/>
    </w:pPr>
    <w:rPr>
      <w:rFonts w:ascii="Times New Roman" w:hAnsi="Times New Roman"/>
    </w:rPr>
  </w:style>
  <w:style w:type="character" w:styleId="aa">
    <w:name w:val="annotation reference"/>
    <w:basedOn w:val="a0"/>
    <w:uiPriority w:val="99"/>
    <w:semiHidden/>
    <w:unhideWhenUsed/>
    <w:rsid w:val="00561D7B"/>
    <w:rPr>
      <w:sz w:val="21"/>
      <w:szCs w:val="21"/>
    </w:rPr>
  </w:style>
  <w:style w:type="paragraph" w:styleId="ab">
    <w:name w:val="annotation text"/>
    <w:basedOn w:val="a"/>
    <w:link w:val="ac"/>
    <w:uiPriority w:val="99"/>
    <w:unhideWhenUsed/>
    <w:rsid w:val="00561D7B"/>
    <w:pPr>
      <w:jc w:val="left"/>
    </w:pPr>
  </w:style>
  <w:style w:type="character" w:customStyle="1" w:styleId="ac">
    <w:name w:val="批注文字 字符"/>
    <w:basedOn w:val="a0"/>
    <w:link w:val="ab"/>
    <w:uiPriority w:val="99"/>
    <w:rsid w:val="00561D7B"/>
    <w:rPr>
      <w:rFonts w:ascii="Times New Roman" w:hAnsi="Times New Roman"/>
    </w:rPr>
  </w:style>
  <w:style w:type="paragraph" w:styleId="ad">
    <w:name w:val="annotation subject"/>
    <w:basedOn w:val="ab"/>
    <w:next w:val="ab"/>
    <w:link w:val="ae"/>
    <w:uiPriority w:val="99"/>
    <w:semiHidden/>
    <w:unhideWhenUsed/>
    <w:rsid w:val="00561D7B"/>
    <w:rPr>
      <w:b/>
      <w:bCs/>
    </w:rPr>
  </w:style>
  <w:style w:type="character" w:customStyle="1" w:styleId="ae">
    <w:name w:val="批注主题 字符"/>
    <w:basedOn w:val="ac"/>
    <w:link w:val="ad"/>
    <w:uiPriority w:val="99"/>
    <w:semiHidden/>
    <w:rsid w:val="00561D7B"/>
    <w:rPr>
      <w:rFonts w:ascii="Times New Roman" w:hAnsi="Times New Roman"/>
      <w:b/>
      <w:bCs/>
    </w:rPr>
  </w:style>
  <w:style w:type="paragraph" w:styleId="af">
    <w:name w:val="caption"/>
    <w:basedOn w:val="a"/>
    <w:next w:val="a"/>
    <w:link w:val="af0"/>
    <w:uiPriority w:val="35"/>
    <w:unhideWhenUsed/>
    <w:qFormat/>
    <w:rsid w:val="009E5655"/>
    <w:rPr>
      <w:rFonts w:asciiTheme="majorHAnsi" w:eastAsia="黑体" w:hAnsiTheme="majorHAnsi" w:cstheme="majorBidi"/>
      <w:sz w:val="20"/>
      <w:szCs w:val="20"/>
    </w:rPr>
  </w:style>
  <w:style w:type="character" w:styleId="af1">
    <w:name w:val="Placeholder Text"/>
    <w:basedOn w:val="a0"/>
    <w:uiPriority w:val="99"/>
    <w:semiHidden/>
    <w:rsid w:val="00636534"/>
    <w:rPr>
      <w:color w:val="666666"/>
    </w:rPr>
  </w:style>
  <w:style w:type="paragraph" w:customStyle="1" w:styleId="af2">
    <w:name w:val="图"/>
    <w:basedOn w:val="af"/>
    <w:link w:val="af3"/>
    <w:qFormat/>
    <w:rsid w:val="006276CA"/>
    <w:pPr>
      <w:jc w:val="center"/>
    </w:pPr>
    <w:rPr>
      <w:rFonts w:eastAsia="宋体"/>
      <w:sz w:val="18"/>
    </w:rPr>
  </w:style>
  <w:style w:type="character" w:customStyle="1" w:styleId="af0">
    <w:name w:val="题注 字符"/>
    <w:basedOn w:val="a0"/>
    <w:link w:val="af"/>
    <w:uiPriority w:val="35"/>
    <w:rsid w:val="006276CA"/>
    <w:rPr>
      <w:rFonts w:asciiTheme="majorHAnsi" w:eastAsia="黑体" w:hAnsiTheme="majorHAnsi" w:cstheme="majorBidi"/>
      <w:sz w:val="20"/>
      <w:szCs w:val="20"/>
    </w:rPr>
  </w:style>
  <w:style w:type="character" w:customStyle="1" w:styleId="af3">
    <w:name w:val="图 字符"/>
    <w:basedOn w:val="af0"/>
    <w:link w:val="af2"/>
    <w:rsid w:val="006276CA"/>
    <w:rPr>
      <w:rFonts w:asciiTheme="majorHAnsi" w:eastAsia="黑体" w:hAnsiTheme="majorHAnsi" w:cstheme="majorBidi"/>
      <w:sz w:val="18"/>
      <w:szCs w:val="20"/>
    </w:rPr>
  </w:style>
  <w:style w:type="table" w:styleId="af4">
    <w:name w:val="Table Grid"/>
    <w:basedOn w:val="a1"/>
    <w:uiPriority w:val="39"/>
    <w:rsid w:val="005043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header"/>
    <w:basedOn w:val="a"/>
    <w:link w:val="af6"/>
    <w:uiPriority w:val="99"/>
    <w:unhideWhenUsed/>
    <w:rsid w:val="00AA6B9A"/>
    <w:pPr>
      <w:tabs>
        <w:tab w:val="center" w:pos="4153"/>
        <w:tab w:val="right" w:pos="8306"/>
      </w:tabs>
      <w:snapToGrid w:val="0"/>
      <w:jc w:val="center"/>
    </w:pPr>
    <w:rPr>
      <w:sz w:val="18"/>
      <w:szCs w:val="18"/>
    </w:rPr>
  </w:style>
  <w:style w:type="character" w:customStyle="1" w:styleId="af6">
    <w:name w:val="页眉 字符"/>
    <w:basedOn w:val="a0"/>
    <w:link w:val="af5"/>
    <w:uiPriority w:val="99"/>
    <w:rsid w:val="00AA6B9A"/>
    <w:rPr>
      <w:rFonts w:ascii="Times New Roman" w:hAnsi="Times New Roman"/>
      <w:sz w:val="18"/>
      <w:szCs w:val="18"/>
    </w:rPr>
  </w:style>
  <w:style w:type="paragraph" w:styleId="af7">
    <w:name w:val="footer"/>
    <w:basedOn w:val="a"/>
    <w:link w:val="af8"/>
    <w:uiPriority w:val="99"/>
    <w:unhideWhenUsed/>
    <w:rsid w:val="00AA6B9A"/>
    <w:pPr>
      <w:tabs>
        <w:tab w:val="center" w:pos="4153"/>
        <w:tab w:val="right" w:pos="8306"/>
      </w:tabs>
      <w:snapToGrid w:val="0"/>
      <w:jc w:val="left"/>
    </w:pPr>
    <w:rPr>
      <w:sz w:val="18"/>
      <w:szCs w:val="18"/>
    </w:rPr>
  </w:style>
  <w:style w:type="character" w:customStyle="1" w:styleId="af8">
    <w:name w:val="页脚 字符"/>
    <w:basedOn w:val="a0"/>
    <w:link w:val="af7"/>
    <w:uiPriority w:val="99"/>
    <w:rsid w:val="00AA6B9A"/>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9955055">
      <w:bodyDiv w:val="1"/>
      <w:marLeft w:val="0"/>
      <w:marRight w:val="0"/>
      <w:marTop w:val="0"/>
      <w:marBottom w:val="0"/>
      <w:divBdr>
        <w:top w:val="none" w:sz="0" w:space="0" w:color="auto"/>
        <w:left w:val="none" w:sz="0" w:space="0" w:color="auto"/>
        <w:bottom w:val="none" w:sz="0" w:space="0" w:color="auto"/>
        <w:right w:val="none" w:sz="0" w:space="0" w:color="auto"/>
      </w:divBdr>
    </w:div>
    <w:div w:id="720324640">
      <w:bodyDiv w:val="1"/>
      <w:marLeft w:val="0"/>
      <w:marRight w:val="0"/>
      <w:marTop w:val="0"/>
      <w:marBottom w:val="0"/>
      <w:divBdr>
        <w:top w:val="none" w:sz="0" w:space="0" w:color="auto"/>
        <w:left w:val="none" w:sz="0" w:space="0" w:color="auto"/>
        <w:bottom w:val="none" w:sz="0" w:space="0" w:color="auto"/>
        <w:right w:val="none" w:sz="0" w:space="0" w:color="auto"/>
      </w:divBdr>
      <w:divsChild>
        <w:div w:id="1595431219">
          <w:marLeft w:val="0"/>
          <w:marRight w:val="0"/>
          <w:marTop w:val="0"/>
          <w:marBottom w:val="0"/>
          <w:divBdr>
            <w:top w:val="none" w:sz="0" w:space="0" w:color="auto"/>
            <w:left w:val="none" w:sz="0" w:space="0" w:color="auto"/>
            <w:bottom w:val="none" w:sz="0" w:space="0" w:color="auto"/>
            <w:right w:val="none" w:sz="0" w:space="0" w:color="auto"/>
          </w:divBdr>
          <w:divsChild>
            <w:div w:id="1252814681">
              <w:marLeft w:val="0"/>
              <w:marRight w:val="0"/>
              <w:marTop w:val="0"/>
              <w:marBottom w:val="0"/>
              <w:divBdr>
                <w:top w:val="none" w:sz="0" w:space="0" w:color="auto"/>
                <w:left w:val="none" w:sz="0" w:space="0" w:color="auto"/>
                <w:bottom w:val="none" w:sz="0" w:space="0" w:color="auto"/>
                <w:right w:val="none" w:sz="0" w:space="0" w:color="auto"/>
              </w:divBdr>
              <w:divsChild>
                <w:div w:id="396440148">
                  <w:marLeft w:val="0"/>
                  <w:marRight w:val="0"/>
                  <w:marTop w:val="0"/>
                  <w:marBottom w:val="0"/>
                  <w:divBdr>
                    <w:top w:val="none" w:sz="0" w:space="0" w:color="auto"/>
                    <w:left w:val="none" w:sz="0" w:space="0" w:color="auto"/>
                    <w:bottom w:val="none" w:sz="0" w:space="0" w:color="auto"/>
                    <w:right w:val="none" w:sz="0" w:space="0" w:color="auto"/>
                  </w:divBdr>
                  <w:divsChild>
                    <w:div w:id="58854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822866">
      <w:bodyDiv w:val="1"/>
      <w:marLeft w:val="0"/>
      <w:marRight w:val="0"/>
      <w:marTop w:val="0"/>
      <w:marBottom w:val="0"/>
      <w:divBdr>
        <w:top w:val="none" w:sz="0" w:space="0" w:color="auto"/>
        <w:left w:val="none" w:sz="0" w:space="0" w:color="auto"/>
        <w:bottom w:val="none" w:sz="0" w:space="0" w:color="auto"/>
        <w:right w:val="none" w:sz="0" w:space="0" w:color="auto"/>
      </w:divBdr>
    </w:div>
    <w:div w:id="1182821488">
      <w:bodyDiv w:val="1"/>
      <w:marLeft w:val="0"/>
      <w:marRight w:val="0"/>
      <w:marTop w:val="0"/>
      <w:marBottom w:val="0"/>
      <w:divBdr>
        <w:top w:val="none" w:sz="0" w:space="0" w:color="auto"/>
        <w:left w:val="none" w:sz="0" w:space="0" w:color="auto"/>
        <w:bottom w:val="none" w:sz="0" w:space="0" w:color="auto"/>
        <w:right w:val="none" w:sz="0" w:space="0" w:color="auto"/>
      </w:divBdr>
    </w:div>
    <w:div w:id="1301113362">
      <w:bodyDiv w:val="1"/>
      <w:marLeft w:val="0"/>
      <w:marRight w:val="0"/>
      <w:marTop w:val="0"/>
      <w:marBottom w:val="0"/>
      <w:divBdr>
        <w:top w:val="none" w:sz="0" w:space="0" w:color="auto"/>
        <w:left w:val="none" w:sz="0" w:space="0" w:color="auto"/>
        <w:bottom w:val="none" w:sz="0" w:space="0" w:color="auto"/>
        <w:right w:val="none" w:sz="0" w:space="0" w:color="auto"/>
      </w:divBdr>
    </w:div>
    <w:div w:id="1591037019">
      <w:bodyDiv w:val="1"/>
      <w:marLeft w:val="0"/>
      <w:marRight w:val="0"/>
      <w:marTop w:val="0"/>
      <w:marBottom w:val="0"/>
      <w:divBdr>
        <w:top w:val="none" w:sz="0" w:space="0" w:color="auto"/>
        <w:left w:val="none" w:sz="0" w:space="0" w:color="auto"/>
        <w:bottom w:val="none" w:sz="0" w:space="0" w:color="auto"/>
        <w:right w:val="none" w:sz="0" w:space="0" w:color="auto"/>
      </w:divBdr>
    </w:div>
    <w:div w:id="1723752044">
      <w:bodyDiv w:val="1"/>
      <w:marLeft w:val="0"/>
      <w:marRight w:val="0"/>
      <w:marTop w:val="0"/>
      <w:marBottom w:val="0"/>
      <w:divBdr>
        <w:top w:val="none" w:sz="0" w:space="0" w:color="auto"/>
        <w:left w:val="none" w:sz="0" w:space="0" w:color="auto"/>
        <w:bottom w:val="none" w:sz="0" w:space="0" w:color="auto"/>
        <w:right w:val="none" w:sz="0" w:space="0" w:color="auto"/>
      </w:divBdr>
    </w:div>
    <w:div w:id="1767842752">
      <w:bodyDiv w:val="1"/>
      <w:marLeft w:val="0"/>
      <w:marRight w:val="0"/>
      <w:marTop w:val="0"/>
      <w:marBottom w:val="0"/>
      <w:divBdr>
        <w:top w:val="none" w:sz="0" w:space="0" w:color="auto"/>
        <w:left w:val="none" w:sz="0" w:space="0" w:color="auto"/>
        <w:bottom w:val="none" w:sz="0" w:space="0" w:color="auto"/>
        <w:right w:val="none" w:sz="0" w:space="0" w:color="auto"/>
      </w:divBdr>
    </w:div>
    <w:div w:id="1888761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ekasu\Downloads\DownLoadByChrome\&#31354;&#22825;&#20449;&#24687;&#22823;&#20250;&#33521;&#25991;&#35770;&#25991;&#25552;&#20132;&#27169;&#26495;\splnproc1703.doc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768A1-566D-4B59-AC10-D111EDD41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703.docm</Template>
  <TotalTime>5789</TotalTime>
  <Pages>13</Pages>
  <Words>14373</Words>
  <Characters>81929</Characters>
  <Application>Microsoft Office Word</Application>
  <DocSecurity>0</DocSecurity>
  <Lines>682</Lines>
  <Paragraphs>192</Paragraphs>
  <ScaleCrop>false</ScaleCrop>
  <Company/>
  <LinksUpToDate>false</LinksUpToDate>
  <CharactersWithSpaces>9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hou</dc:creator>
  <cp:keywords/>
  <dc:description/>
  <cp:lastModifiedBy>Xiaotong Zhou</cp:lastModifiedBy>
  <cp:revision>662</cp:revision>
  <cp:lastPrinted>2024-08-30T15:05:00Z</cp:lastPrinted>
  <dcterms:created xsi:type="dcterms:W3CDTF">2024-08-26T08:43:00Z</dcterms:created>
  <dcterms:modified xsi:type="dcterms:W3CDTF">2024-08-31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GEzjtCe"/&gt;&lt;style id="http://www.zotero.org/styles/chinese-gb7714-2005-numeric" hasBibliography="1" bibliographyStyleHasBeenSet="1"/&gt;&lt;prefs&gt;&lt;pref name="fieldType" value="Field"/&gt;&lt;/prefs&gt;&lt;/data&gt;</vt:lpwstr>
  </property>
</Properties>
</file>